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A4D18" w:rsidRDefault="00AA4D18" w:rsidP="00AA4D18">
      <w:pPr>
        <w:pStyle w:val="Heading1"/>
        <w:rPr>
          <w:smallCaps/>
        </w:rPr>
      </w:pPr>
      <w:bookmarkStart w:id="0" w:name="_GoBack"/>
      <w:bookmarkEnd w:id="0"/>
      <w:r>
        <w:rPr>
          <w:smallCaps/>
        </w:rPr>
        <w:t>E</w:t>
      </w:r>
      <w:r w:rsidRPr="00A76422">
        <w:t xml:space="preserve"> </w:t>
      </w:r>
      <w:r w:rsidR="007B0625">
        <w:t>‘</w:t>
      </w:r>
      <w:r w:rsidRPr="00A76422">
        <w:t>ese le ma</w:t>
      </w:r>
      <w:r>
        <w:t xml:space="preserve">tua i le usoga, </w:t>
      </w:r>
      <w:r w:rsidR="007B0625">
        <w:t>‘</w:t>
      </w:r>
      <w:r w:rsidRPr="00AA4D18">
        <w:t>ese</w:t>
      </w:r>
      <w:r>
        <w:t xml:space="preserve"> le matua i t</w:t>
      </w:r>
      <w:r>
        <w:rPr>
          <w:smallCaps/>
        </w:rPr>
        <w:t>ofiga</w:t>
      </w:r>
    </w:p>
    <w:p w:rsidR="00AA4D18" w:rsidRDefault="00AA4D18" w:rsidP="00AA4D18"/>
    <w:p w:rsidR="00AA4D18" w:rsidRDefault="00AA4D18" w:rsidP="00AA4D18">
      <w:pPr>
        <w:pStyle w:val="Heading2"/>
      </w:pPr>
    </w:p>
    <w:p w:rsidR="00E427C9" w:rsidRDefault="00E427C9" w:rsidP="00E427C9">
      <w:pPr>
        <w:pStyle w:val="Heading2"/>
      </w:pPr>
      <w:r>
        <w:t xml:space="preserve">o le mavaega, </w:t>
      </w:r>
      <w:r w:rsidR="00B66241">
        <w:t xml:space="preserve">o </w:t>
      </w:r>
      <w:r>
        <w:t>le faamaniuaga, o tofiga ma le valo</w:t>
      </w:r>
      <w:r w:rsidR="00D07545">
        <w:t>’</w:t>
      </w:r>
      <w:r>
        <w:t xml:space="preserve">aga </w:t>
      </w:r>
      <w:proofErr w:type="gramStart"/>
      <w:r>
        <w:t>a</w:t>
      </w:r>
      <w:proofErr w:type="gramEnd"/>
      <w:r>
        <w:t xml:space="preserve"> iakopo i lana fanau (kenese 49).</w:t>
      </w:r>
    </w:p>
    <w:p w:rsidR="00E427C9" w:rsidRDefault="00E427C9" w:rsidP="00E427C9">
      <w:pPr>
        <w:pStyle w:val="Heading2"/>
      </w:pPr>
    </w:p>
    <w:p w:rsidR="00AA5943" w:rsidRDefault="00AA5943" w:rsidP="00AA5943"/>
    <w:p w:rsidR="00AA5943" w:rsidRDefault="00AA5943" w:rsidP="00AA5943"/>
    <w:p w:rsidR="002B5442" w:rsidRDefault="002B5442" w:rsidP="00AA5943"/>
    <w:p w:rsidR="002B5442" w:rsidRDefault="002B5442" w:rsidP="00AA5943"/>
    <w:p w:rsidR="00AA5943" w:rsidRDefault="00AA5943" w:rsidP="00AA5943"/>
    <w:p w:rsidR="00AA5943" w:rsidRPr="00AA5943" w:rsidRDefault="00AA5943" w:rsidP="00AA5943"/>
    <w:p w:rsidR="00E427C9" w:rsidRDefault="00E427C9" w:rsidP="00E427C9">
      <w:pPr>
        <w:pStyle w:val="Heading3"/>
      </w:pPr>
      <w:r>
        <w:t>pepa mo le mafutaga faafouna a faifeau ma a’oa’o tausi nu’u</w:t>
      </w:r>
    </w:p>
    <w:p w:rsidR="00AA5943" w:rsidRDefault="00AA5943" w:rsidP="00E427C9">
      <w:pPr>
        <w:pStyle w:val="Heading3"/>
      </w:pPr>
    </w:p>
    <w:p w:rsidR="00AA5943" w:rsidRDefault="00AA5943" w:rsidP="00E427C9">
      <w:pPr>
        <w:pStyle w:val="Heading3"/>
      </w:pPr>
    </w:p>
    <w:p w:rsidR="002B5442" w:rsidRDefault="002B5442" w:rsidP="002B5442"/>
    <w:p w:rsidR="002B5442" w:rsidRDefault="002B5442" w:rsidP="002B5442"/>
    <w:p w:rsidR="002B5442" w:rsidRPr="002B5442" w:rsidRDefault="002B5442" w:rsidP="002B5442"/>
    <w:p w:rsidR="00AA5943" w:rsidRDefault="002B5442" w:rsidP="00E427C9">
      <w:pPr>
        <w:pStyle w:val="Heading3"/>
      </w:pPr>
      <w:r>
        <w:t>malua</w:t>
      </w:r>
    </w:p>
    <w:p w:rsidR="00AA5943" w:rsidRDefault="002B5442" w:rsidP="00E427C9">
      <w:pPr>
        <w:pStyle w:val="Heading3"/>
      </w:pPr>
      <w:r w:rsidRPr="002B5442">
        <w:t>Aukuso 2015</w:t>
      </w:r>
    </w:p>
    <w:p w:rsidR="00AA5943" w:rsidRDefault="00AA5943" w:rsidP="00E427C9">
      <w:pPr>
        <w:pStyle w:val="Heading3"/>
      </w:pPr>
    </w:p>
    <w:p w:rsidR="002B5442" w:rsidRDefault="002B5442" w:rsidP="002B5442"/>
    <w:p w:rsidR="002B5442" w:rsidRPr="002B5442" w:rsidRDefault="002B5442" w:rsidP="002B5442"/>
    <w:p w:rsidR="00EA4CED" w:rsidRDefault="00AA5943" w:rsidP="00AA5943">
      <w:pPr>
        <w:jc w:val="center"/>
      </w:pPr>
      <w:r>
        <w:t>Saunia e Tavita Maliko</w:t>
      </w:r>
    </w:p>
    <w:p w:rsidR="00EA4CED" w:rsidRDefault="00EA4CED" w:rsidP="00AA5943">
      <w:pPr>
        <w:jc w:val="center"/>
      </w:pPr>
    </w:p>
    <w:p w:rsidR="00EA4CED" w:rsidRDefault="00EA4CED" w:rsidP="00EA4CED"/>
    <w:p w:rsidR="00EA4CED" w:rsidRPr="00EA4CED" w:rsidRDefault="00EA4CED" w:rsidP="00EA4CED">
      <w:pPr>
        <w:sectPr w:rsidR="00EA4CED" w:rsidRPr="00EA4CED" w:rsidSect="00C94F8C">
          <w:footerReference w:type="default" r:id="rId7"/>
          <w:pgSz w:w="11906" w:h="16838"/>
          <w:pgMar w:top="1440" w:right="1440" w:bottom="1440" w:left="1440" w:header="708" w:footer="708" w:gutter="0"/>
          <w:pgNumType w:start="1"/>
          <w:cols w:space="708"/>
          <w:titlePg/>
          <w:docGrid w:linePitch="360"/>
        </w:sectPr>
      </w:pPr>
    </w:p>
    <w:p w:rsidR="00EA4CED" w:rsidRPr="006E740F" w:rsidRDefault="00EA4CED" w:rsidP="00EA4CED">
      <w:pPr>
        <w:jc w:val="center"/>
        <w:rPr>
          <w:b/>
          <w:sz w:val="28"/>
          <w:szCs w:val="28"/>
        </w:rPr>
      </w:pPr>
      <w:r w:rsidRPr="006E740F">
        <w:rPr>
          <w:b/>
          <w:noProof/>
          <w:sz w:val="28"/>
          <w:szCs w:val="28"/>
          <w:lang w:eastAsia="en-NZ"/>
        </w:rPr>
        <w:t>O le gafa o Iakopo: A Biblical Genogram</w:t>
      </w:r>
    </w:p>
    <w:p w:rsidR="00EA4CED" w:rsidRPr="009F1913" w:rsidRDefault="00EA4CED" w:rsidP="00EA4CED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48" o:spid="_x0000_s1173" style="position:absolute;z-index:251706368;visibility:visible;mso-width-relative:margin" from="180.95pt,13.1pt" to="181.6pt,39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" o:spid="_x0000_s1128" style="position:absolute;z-index:251660288;visibility:visible;mso-width-relative:margin;mso-height-relative:margin" from="181pt,13.1pt" to="181pt,39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" strokecolor="#4579b8 [3044]"/>
        </w:pict>
      </w:r>
      <w:r w:rsidRPr="009F1913">
        <w:rPr>
          <w:sz w:val="28"/>
          <w:szCs w:val="28"/>
        </w:rPr>
        <w:t xml:space="preserve">                                            Aperaamo</w:t>
      </w:r>
    </w:p>
    <w:p w:rsidR="00EA4CED" w:rsidRPr="009F1913" w:rsidRDefault="00EA4CED" w:rsidP="00EA4CED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53" o:spid="_x0000_s1178" style="position:absolute;flip:y;z-index:251711488;visibility:visible" from="85.85pt,11pt" to="85.85pt,30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49" o:spid="_x0000_s1174" style="position:absolute;z-index:251707392;visibility:visible;mso-width-relative:margin" from="83.2pt,10.95pt" to="289.95pt,10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51" o:spid="_x0000_s1176" style="position:absolute;z-index:251709440;visibility:visible" from="85.85pt,11pt" to="85.85pt,30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" strokecolor="#4579b8 [3044]"/>
        </w:pict>
      </w:r>
      <w:r>
        <w:rPr>
          <w:noProof/>
          <w:sz w:val="28"/>
          <w:szCs w:val="28"/>
          <w:lang w:eastAsia="en-NZ"/>
        </w:rPr>
        <w:pict>
          <v:line id="Straight Connector 50" o:spid="_x0000_s1175" style="position:absolute;flip:x;z-index:251708416;visibility:visible;mso-width-relative:margin;mso-height-relative:margin" from="85.85pt,11pt" to="85.85pt,30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" strokecolor="#4579b8 [3044]"/>
        </w:pict>
      </w:r>
      <w:r>
        <w:rPr>
          <w:noProof/>
          <w:sz w:val="28"/>
          <w:szCs w:val="28"/>
          <w:lang w:eastAsia="en-NZ"/>
        </w:rPr>
        <w:pict>
          <v:line id="Straight Connector 6" o:spid="_x0000_s1131" style="position:absolute;z-index:251663360;visibility:visible;mso-height-relative:margin" from="288.65pt,11pt" to="288.65pt,30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5" o:spid="_x0000_s1130" style="position:absolute;z-index:251662336;visibility:visible;mso-height-relative:margin" from="85.85pt,11pt" to="85.85pt,30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" strokecolor="#4579b8 [3044]"/>
        </w:pict>
      </w:r>
      <w:r>
        <w:rPr>
          <w:noProof/>
          <w:sz w:val="28"/>
          <w:szCs w:val="28"/>
          <w:lang w:eastAsia="en-NZ"/>
        </w:rPr>
        <w:pict>
          <v:line id="Straight Connector 4" o:spid="_x0000_s1129" style="position:absolute;z-index:251661312;visibility:visible" from="85.85pt,10.9pt" to="288.6pt,10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" strokecolor="#4579b8 [3044]"/>
        </w:pict>
      </w:r>
    </w:p>
    <w:p w:rsidR="00EA4CED" w:rsidRPr="009F1913" w:rsidRDefault="00EA4CED" w:rsidP="00EA4CED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8" o:spid="_x0000_s1133" style="position:absolute;z-index:251665408;visibility:visible;mso-height-relative:margin" from="186.95pt,35.9pt" to="389.7pt,35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7" o:spid="_x0000_s1132" style="position:absolute;z-index:251664384;visibility:visible" from="288.6pt,16.1pt" to="288.6pt,35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" strokecolor="black [3040]"/>
        </w:pict>
      </w:r>
      <w:r w:rsidRPr="009F1913">
        <w:rPr>
          <w:sz w:val="28"/>
          <w:szCs w:val="28"/>
        </w:rPr>
        <w:tab/>
      </w:r>
      <w:r w:rsidRPr="009F1913">
        <w:rPr>
          <w:sz w:val="28"/>
          <w:szCs w:val="28"/>
        </w:rPr>
        <w:tab/>
        <w:t>Isamaeli                                              Isaako</w:t>
      </w:r>
    </w:p>
    <w:p w:rsidR="00EA4CED" w:rsidRPr="009F1913" w:rsidRDefault="00EA4CED" w:rsidP="00EA4CED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10" o:spid="_x0000_s1135" style="position:absolute;z-index:251667456;visibility:visible" from="389.7pt,7.4pt" to="389.7pt,31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9" o:spid="_x0000_s1134" style="position:absolute;z-index:251666432;visibility:visible" from="186.95pt,7.4pt" to="186.95pt,31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" strokecolor="black [3040]"/>
        </w:pict>
      </w:r>
    </w:p>
    <w:p w:rsidR="00EA4CED" w:rsidRPr="009F1913" w:rsidRDefault="00EA4CED" w:rsidP="00EA4CED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13" o:spid="_x0000_s1138" style="position:absolute;z-index:251670528;visibility:visible" from="109pt,37.8pt" to="109pt,58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11" o:spid="_x0000_s1136" style="position:absolute;z-index:251668480;visibility:visible" from="389.7pt,15.3pt" to="389.7pt,37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" strokecolor="black [3040]"/>
        </w:pict>
      </w:r>
      <w:r w:rsidRPr="009F1913">
        <w:rPr>
          <w:sz w:val="28"/>
          <w:szCs w:val="28"/>
        </w:rPr>
        <w:t xml:space="preserve">                                                Esau                                                     Iakopo</w:t>
      </w:r>
    </w:p>
    <w:p w:rsidR="00EA4CED" w:rsidRPr="009F1913" w:rsidRDefault="00EA4CED" w:rsidP="00EA4CED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52" o:spid="_x0000_s1177" style="position:absolute;flip:x;z-index:251710464;visibility:visible;mso-width-relative:margin;mso-height-relative:margin" from="25.7pt,1.9pt" to="25.7pt,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" strokecolor="#4579b8 [3044]"/>
        </w:pict>
      </w:r>
      <w:r>
        <w:rPr>
          <w:noProof/>
          <w:sz w:val="28"/>
          <w:szCs w:val="28"/>
          <w:lang w:eastAsia="en-NZ"/>
        </w:rPr>
        <w:pict>
          <v:line id="Straight Connector 47" o:spid="_x0000_s1172" style="position:absolute;z-index:251705344;visibility:visible;mso-width-relative:margin;mso-height-relative:margin" from="619.6pt,9.25pt" to="619.6pt,30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12" o:spid="_x0000_s1137" style="position:absolute;flip:y;z-index:251669504;visibility:visible;mso-width-relative:margin;mso-height-relative:margin" from="110.3pt,9.2pt" to="620.85pt,9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46" o:spid="_x0000_s1171" style="position:absolute;z-index:251704320;visibility:visible" from="480.9pt,9.25pt" to="480.9pt,34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45" o:spid="_x0000_s1170" style="position:absolute;z-index:251703296;visibility:visible" from="348.1pt,9.25pt" to="348.1pt,30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" strokecolor="black [3040]"/>
        </w:pict>
      </w:r>
      <w:r w:rsidRPr="009F1913">
        <w:rPr>
          <w:sz w:val="28"/>
          <w:szCs w:val="28"/>
        </w:rPr>
        <w:t xml:space="preserve"> </w:t>
      </w:r>
    </w:p>
    <w:p w:rsidR="00EA4CED" w:rsidRPr="009F1913" w:rsidRDefault="00EA4CED" w:rsidP="00EA4CED">
      <w:pPr>
        <w:ind w:left="720" w:firstLine="720"/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14" o:spid="_x0000_s1139" style="position:absolute;left:0;text-align:left;z-index:251671552;visibility:visible;mso-width-relative:margin;mso-height-relative:margin" from="108.95pt,13.75pt" to="108.95pt,32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31" o:spid="_x0000_s1156" style="position:absolute;left:0;text-align:left;z-index:251688960;visibility:visible" from="619.6pt,13.75pt" to="619.6pt,32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30" o:spid="_x0000_s1155" style="position:absolute;left:0;text-align:left;z-index:251687936;visibility:visible;mso-width-relative:margin" from="480.85pt,13.75pt" to="480.85pt,32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7" o:spid="_x0000_s1152" style="position:absolute;left:0;text-align:left;flip:x;z-index:251684864;visibility:visible;mso-width-relative:margin;mso-height-relative:margin" from="348.1pt,13.75pt" to="348.1pt,32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" strokecolor="black [3040]"/>
        </w:pict>
      </w:r>
      <w:r w:rsidRPr="009F1913">
        <w:rPr>
          <w:sz w:val="28"/>
          <w:szCs w:val="28"/>
        </w:rPr>
        <w:t>Fanau a Lea                                                 Fanau a Selepa               Fanau a Pila                  Fanau a Rasela</w:t>
      </w:r>
    </w:p>
    <w:p w:rsidR="00EA4CED" w:rsidRPr="009F1913" w:rsidRDefault="00EA4CED" w:rsidP="00EA4CED">
      <w:pPr>
        <w:ind w:left="720" w:firstLine="720"/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33" o:spid="_x0000_s1158" style="position:absolute;left:0;text-align:left;z-index:251691008;visibility:visible" from="659.85pt,3.75pt" to="659.85pt,2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32" o:spid="_x0000_s1157" style="position:absolute;left:0;text-align:left;z-index:251689984;visibility:visible" from="574pt,3.75pt" to="574pt,32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9" o:spid="_x0000_s1154" style="position:absolute;left:0;text-align:left;z-index:251686912;visibility:visible" from="574pt,3.75pt" to="659.85pt,3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8" o:spid="_x0000_s1153" style="position:absolute;left:0;text-align:left;z-index:251685888;visibility:visible" from="446.55pt,3.75pt" to="518.55pt,3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16" o:spid="_x0000_s1141" style="position:absolute;left:0;text-align:left;z-index:251673600;visibility:visible;mso-width-relative:margin" from="313.1pt,3.75pt" to="375.85pt,3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6" o:spid="_x0000_s1151" style="position:absolute;left:0;text-align:left;z-index:251683840;visibility:visible" from="517.85pt,3.75pt" to="518.5pt,32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5" o:spid="_x0000_s1150" style="position:absolute;left:0;text-align:left;z-index:251682816;visibility:visible" from="446.55pt,3.75pt" to="446.55pt,32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4" o:spid="_x0000_s1149" style="position:absolute;left:0;text-align:left;z-index:251681792;visibility:visible" from="375.85pt,3.75pt" to="375.85pt,32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3" o:spid="_x0000_s1148" style="position:absolute;left:0;text-align:left;z-index:251680768;visibility:visible" from="313.1pt,3.75pt" to="313.1pt,2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2" o:spid="_x0000_s1147" style="position:absolute;left:0;text-align:left;z-index:251679744;visibility:visible" from="262.2pt,3.75pt" to="262.2pt,2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15" o:spid="_x0000_s1140" style="position:absolute;left:0;text-align:left;z-index:251672576;visibility:visible;mso-width-relative:margin;mso-height-relative:margin" from="25.75pt,3.75pt" to="262.2pt,3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1" o:spid="_x0000_s1146" style="position:absolute;left:0;text-align:left;z-index:251678720;visibility:visible;mso-width-relative:margin" from="208.05pt,3.75pt" to="208.05pt,28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20" o:spid="_x0000_s1145" style="position:absolute;left:0;text-align:left;z-index:251677696;visibility:visible" from="168.45pt,3.75pt" to="168.45pt,2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19" o:spid="_x0000_s1144" style="position:absolute;left:0;text-align:left;flip:y;z-index:251676672;visibility:visible;mso-width-relative:margin;mso-height-relative:margin" from="134.75pt,3.75pt" to="134.75pt,2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18" o:spid="_x0000_s1143" style="position:absolute;left:0;text-align:left;flip:y;z-index:251675648;visibility:visible" from="85.85pt,3.75pt" to="85.85pt,2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17" o:spid="_x0000_s1142" style="position:absolute;left:0;text-align:left;z-index:251674624;visibility:visible;mso-height-relative:margin" from="25.75pt,3.75pt" to="25.75pt,2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" strokecolor="black [3040]"/>
        </w:pict>
      </w:r>
    </w:p>
    <w:p w:rsidR="00EA4CED" w:rsidRPr="009F1913" w:rsidRDefault="00EA4CED" w:rsidP="00EA4CED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35" o:spid="_x0000_s1160" style="position:absolute;z-index:251693056;visibility:visible" from="574pt,16.2pt" to="574pt,37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34" o:spid="_x0000_s1159" style="position:absolute;z-index:251692032;visibility:visible" from="168.45pt,16.2pt" to="168.45pt,37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" strokecolor="black [3040]"/>
        </w:pict>
      </w:r>
      <w:r w:rsidRPr="009F1913">
        <w:rPr>
          <w:sz w:val="28"/>
          <w:szCs w:val="28"/>
        </w:rPr>
        <w:t xml:space="preserve">Reupena   Simeona   Levi   Iuta   Isakara   Sepulona     Kato       Asera           Tanu          Nafatali      Iosefa         Peniamina  </w:t>
      </w:r>
    </w:p>
    <w:p w:rsidR="00EA4CED" w:rsidRPr="009F1913" w:rsidRDefault="00EA4CED" w:rsidP="00EA4CED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pict>
          <v:line id="Straight Connector 40" o:spid="_x0000_s1165" style="position:absolute;z-index:251698176;visibility:visible;mso-height-relative:margin" from="103.7pt,6.8pt" to="103.7pt,30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44" o:spid="_x0000_s1169" style="position:absolute;z-index:251702272;visibility:visible;mso-height-relative:margin" from="278.7pt,12.1pt" to="303.85pt,5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43" o:spid="_x0000_s1168" style="position:absolute;flip:x;z-index:251701248;visibility:visible" from="252.35pt,8.8pt" to="278.75pt,5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42" o:spid="_x0000_s1167" style="position:absolute;z-index:251700224;visibility:visible" from="221.95pt,8.8pt" to="221.95pt,30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41" o:spid="_x0000_s1166" style="position:absolute;z-index:251699200;visibility:visible" from="162.5pt,8.8pt" to="162.5pt,30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39" o:spid="_x0000_s1164" style="position:absolute;flip:y;z-index:251697152;visibility:visible" from="103.7pt,8.75pt" to="278.75pt,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38" o:spid="_x0000_s1163" style="position:absolute;z-index:251696128;visibility:visible" from="638.05pt,8.8pt" to="638.05pt,30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36" o:spid="_x0000_s1161" style="position:absolute;z-index:251694080;visibility:visible;mso-width-relative:margin;mso-height-relative:margin" from="522.5pt,8.8pt" to="638.05pt,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" strokecolor="black [3040]"/>
        </w:pict>
      </w:r>
      <w:r>
        <w:rPr>
          <w:noProof/>
          <w:sz w:val="28"/>
          <w:szCs w:val="28"/>
          <w:lang w:eastAsia="en-NZ"/>
        </w:rPr>
        <w:pict>
          <v:line id="Straight Connector 37" o:spid="_x0000_s1162" style="position:absolute;z-index:251695104;visibility:visible" from="521.85pt,8.8pt" to="521.85pt,30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" strokecolor="black [3040]"/>
        </w:pict>
      </w:r>
    </w:p>
    <w:p w:rsidR="00EA4CED" w:rsidRPr="009F1913" w:rsidRDefault="00EA4CED" w:rsidP="00EA4CED">
      <w:pPr>
        <w:rPr>
          <w:sz w:val="28"/>
          <w:szCs w:val="28"/>
        </w:rPr>
      </w:pPr>
      <w:r w:rsidRPr="009F1913">
        <w:rPr>
          <w:sz w:val="28"/>
          <w:szCs w:val="28"/>
        </w:rPr>
        <w:t xml:space="preserve">                            Eru        Onani        Sila                                                                            Manase                       Efaraima</w:t>
      </w:r>
    </w:p>
    <w:p w:rsidR="00EA4CED" w:rsidRPr="009F1913" w:rsidRDefault="00EA4CED" w:rsidP="00EA4CED">
      <w:pPr>
        <w:rPr>
          <w:sz w:val="28"/>
          <w:szCs w:val="28"/>
        </w:rPr>
      </w:pPr>
      <w:r w:rsidRPr="009F1913">
        <w:rPr>
          <w:sz w:val="28"/>
          <w:szCs w:val="28"/>
        </w:rPr>
        <w:t xml:space="preserve">                                                                   Faresa       Sera</w:t>
      </w:r>
    </w:p>
    <w:p w:rsidR="00EA4CED" w:rsidRPr="009F1913" w:rsidRDefault="00EA4CED" w:rsidP="00EA4CED">
      <w:pPr>
        <w:rPr>
          <w:sz w:val="28"/>
          <w:szCs w:val="28"/>
        </w:rPr>
      </w:pPr>
    </w:p>
    <w:p w:rsidR="00EA4CED" w:rsidRDefault="00EA4CED" w:rsidP="00AA5943">
      <w:pPr>
        <w:jc w:val="center"/>
        <w:sectPr w:rsidR="00EA4CED" w:rsidSect="00EA4CED">
          <w:pgSz w:w="16838" w:h="11906" w:orient="landscape"/>
          <w:pgMar w:top="1440" w:right="1440" w:bottom="1440" w:left="1440" w:header="708" w:footer="708" w:gutter="0"/>
          <w:pgNumType w:start="1"/>
          <w:cols w:space="708"/>
          <w:titlePg/>
          <w:docGrid w:linePitch="360"/>
        </w:sectPr>
      </w:pPr>
    </w:p>
    <w:p w:rsidR="00EA4CED" w:rsidRDefault="00EA4CED" w:rsidP="00AA5943">
      <w:pPr>
        <w:jc w:val="center"/>
      </w:pPr>
    </w:p>
    <w:p w:rsidR="00A76422" w:rsidRDefault="004C1A18" w:rsidP="007161E2">
      <w:pPr>
        <w:pStyle w:val="Quote"/>
        <w:jc w:val="both"/>
      </w:pPr>
      <w:r>
        <w:t xml:space="preserve">E </w:t>
      </w:r>
      <w:proofErr w:type="gramStart"/>
      <w:r>
        <w:t>te</w:t>
      </w:r>
      <w:proofErr w:type="gramEnd"/>
      <w:r>
        <w:t xml:space="preserve"> finagalo ea matou te o atu e veleeseina ia mea? A ua faiatu </w:t>
      </w:r>
      <w:proofErr w:type="gramStart"/>
      <w:r>
        <w:t>ia</w:t>
      </w:r>
      <w:proofErr w:type="gramEnd"/>
      <w:r>
        <w:t xml:space="preserve">, </w:t>
      </w:r>
      <w:r w:rsidR="007161E2">
        <w:t xml:space="preserve">Aua; ina ne’i outou lia’i ma le saito pe a outou vele ese le titania. Tuu </w:t>
      </w:r>
      <w:proofErr w:type="gramStart"/>
      <w:r w:rsidR="007161E2">
        <w:t>ia</w:t>
      </w:r>
      <w:proofErr w:type="gramEnd"/>
      <w:r w:rsidR="007161E2">
        <w:t>, ia tupu lua pea se’ia oo i le seleselega (Mataio13:29-30).</w:t>
      </w:r>
    </w:p>
    <w:p w:rsidR="00E53F8D" w:rsidRDefault="007161E2" w:rsidP="007161E2">
      <w:pPr>
        <w:jc w:val="both"/>
      </w:pPr>
      <w:r>
        <w:t xml:space="preserve">O le Kenese 49 e lasi le tamāoaiga faa-le-agaga o loo i ai, ma o le a le mafai e lenei pepa ona </w:t>
      </w:r>
      <w:r w:rsidR="00F86350">
        <w:t xml:space="preserve">tofu i le tai loloto ma </w:t>
      </w:r>
      <w:r>
        <w:t>au</w:t>
      </w:r>
      <w:r w:rsidR="00F86350">
        <w:t>’</w:t>
      </w:r>
      <w:r>
        <w:t>ili</w:t>
      </w:r>
      <w:r w:rsidR="00F86350">
        <w:t>’</w:t>
      </w:r>
      <w:r>
        <w:t xml:space="preserve">ili </w:t>
      </w:r>
      <w:r w:rsidR="00B66241">
        <w:t>tafa eseese uma o</w:t>
      </w:r>
      <w:r w:rsidR="00F86350">
        <w:t xml:space="preserve"> </w:t>
      </w:r>
      <w:r w:rsidR="00C94F8C">
        <w:t xml:space="preserve">taumafa </w:t>
      </w:r>
      <w:r w:rsidR="00F86350">
        <w:t>o i ai i lenei mataupu, o le ala foi lea e faaōloōloma’</w:t>
      </w:r>
      <w:r w:rsidR="0069773D">
        <w:t>au ai, a i ai ni lape, tuu ia se’i tupu lua le saito ma le titania seia oo i le seleselega.</w:t>
      </w:r>
      <w:r w:rsidR="00E53F8D">
        <w:t xml:space="preserve"> Ae o</w:t>
      </w:r>
      <w:r>
        <w:t xml:space="preserve"> le a aga’i se manatu i tofi ma nafa tausi o tagata i totonu o aiga</w:t>
      </w:r>
      <w:r w:rsidR="004E177B">
        <w:t xml:space="preserve">, e </w:t>
      </w:r>
      <w:proofErr w:type="gramStart"/>
      <w:r w:rsidR="004E177B">
        <w:t>pei</w:t>
      </w:r>
      <w:proofErr w:type="gramEnd"/>
      <w:r w:rsidR="004E177B">
        <w:t xml:space="preserve"> o le ai</w:t>
      </w:r>
      <w:r w:rsidR="0069773D">
        <w:t>ga o Iakopo</w:t>
      </w:r>
      <w:r w:rsidR="00E53F8D">
        <w:t>.</w:t>
      </w:r>
    </w:p>
    <w:p w:rsidR="00AA487A" w:rsidRDefault="00AA487A" w:rsidP="00AA487A">
      <w:r>
        <w:t xml:space="preserve">O </w:t>
      </w:r>
      <w:r w:rsidR="00E53F8D">
        <w:t>le Kenese e 49, e ‘ese’</w:t>
      </w:r>
      <w:r w:rsidR="00F6707F">
        <w:t>ese lona</w:t>
      </w:r>
      <w:r w:rsidR="00E53F8D">
        <w:t xml:space="preserve"> fa’aulutalaina i lomiga eseese o le Tusi Pa’ia e </w:t>
      </w:r>
      <w:proofErr w:type="gramStart"/>
      <w:r w:rsidR="00E53F8D">
        <w:t>pei</w:t>
      </w:r>
      <w:proofErr w:type="gramEnd"/>
      <w:r w:rsidR="00E53F8D">
        <w:t xml:space="preserve"> o lenei: </w:t>
      </w:r>
    </w:p>
    <w:p w:rsidR="008A13B8" w:rsidRDefault="00E53F8D" w:rsidP="008A13B8">
      <w:pPr>
        <w:pStyle w:val="ListParagraph"/>
        <w:numPr>
          <w:ilvl w:val="0"/>
          <w:numId w:val="1"/>
        </w:numPr>
        <w:jc w:val="both"/>
      </w:pPr>
      <w:r>
        <w:t xml:space="preserve">“O </w:t>
      </w:r>
      <w:r w:rsidRPr="001D040E">
        <w:rPr>
          <w:i/>
        </w:rPr>
        <w:t>faamanuiaga</w:t>
      </w:r>
      <w:r>
        <w:t xml:space="preserve"> a Iakopo</w:t>
      </w:r>
      <w:r w:rsidR="00117D5F">
        <w:t xml:space="preserve"> i ona </w:t>
      </w:r>
      <w:r w:rsidR="00117D5F" w:rsidRPr="001D040E">
        <w:rPr>
          <w:i/>
        </w:rPr>
        <w:t>atalii</w:t>
      </w:r>
      <w:r w:rsidR="00117D5F">
        <w:t xml:space="preserve"> e to’a sefulu ma le lua </w:t>
      </w:r>
      <w:r w:rsidR="00F6707F">
        <w:t>i</w:t>
      </w:r>
      <w:r w:rsidR="00117D5F">
        <w:t xml:space="preserve"> </w:t>
      </w:r>
      <w:r w:rsidR="000E68DA">
        <w:t>l</w:t>
      </w:r>
      <w:r w:rsidR="00117D5F">
        <w:t>ona toe taimi</w:t>
      </w:r>
      <w:r>
        <w:t>” (</w:t>
      </w:r>
      <w:r w:rsidR="008A13B8">
        <w:t>Jacob's deathbed blessing of his twelve s</w:t>
      </w:r>
      <w:r w:rsidR="00117D5F" w:rsidRPr="00117D5F">
        <w:t>ons</w:t>
      </w:r>
      <w:r w:rsidR="00117D5F">
        <w:t xml:space="preserve">) </w:t>
      </w:r>
      <w:r w:rsidR="00C44B08">
        <w:fldChar w:fldCharType="begin"/>
      </w:r>
      <w:r w:rsidR="001D040E">
        <w:instrText xml:space="preserve"> ADDIN EN.CITE &lt;EndNote&gt;&lt;Cite&gt;&lt;Year&gt;2010&lt;/Year&gt;&lt;RecNum&gt;631&lt;/RecNum&gt;&lt;DisplayText&gt;(&amp;quot;The new interpreter&amp;apos;s Bible,&amp;quot; 2010)&lt;/DisplayText&gt;&lt;record&gt;&lt;rec-number&gt;631&lt;/rec-number&gt;&lt;foreign-keys&gt;&lt;key app="EN" db-id="2advd0psdtfz9ieex9ovvsfgwdr5v0sadtza"&gt;631&lt;/key&gt;&lt;/foreign-keys&gt;&lt;ref-type name="Electronic Book"&gt;44&lt;/ref-type&gt;&lt;contributors&gt;&lt;secondary-authors&gt;&lt;author&gt;Gaventa, Beverly Roberts&lt;/author&gt;&lt;author&gt;Petersen, David&lt;/author&gt;&lt;/secondary-authors&gt;&lt;/contributors&gt;&lt;titles&gt;&lt;title&gt;The new interpreter&amp;apos;s Bible&lt;/title&gt;&lt;secondary-title&gt;One volume commentary&lt;/secondary-title&gt;&lt;/titles&gt;&lt;dates&gt;&lt;year&gt;2010&lt;/year&gt;&lt;pub-dates&gt;&lt;date&gt;23/08/2015&lt;/date&gt;&lt;/pub-dates&gt;&lt;/dates&gt;&lt;pub-location&gt;Nashville&lt;/pub-location&gt;&lt;publisher&gt;Abingdon Press&lt;/publisher&gt;&lt;urls&gt;&lt;/urls&gt;&lt;/record&gt;&lt;/Cite&gt;&lt;Cite&gt;&lt;Year&gt;2010&lt;/Year&gt;&lt;RecNum&gt;631&lt;/RecNum&gt;&lt;record&gt;&lt;rec-number&gt;631&lt;/rec-number&gt;&lt;foreign-keys&gt;&lt;key app="EN" db-id="2advd0psdtfz9ieex9ovvsfgwdr5v0sadtza"&gt;631&lt;/key&gt;&lt;/foreign-keys&gt;&lt;ref-type name="Electronic Book"&gt;44&lt;/ref-type&gt;&lt;contributors&gt;&lt;secondary-authors&gt;&lt;author&gt;Gaventa, Beverly Roberts&lt;/author&gt;&lt;author&gt;Petersen, David&lt;/author&gt;&lt;/secondary-authors&gt;&lt;/contributors&gt;&lt;titles&gt;&lt;title&gt;The new interpreter&amp;apos;s Bible&lt;/title&gt;&lt;secondary-title&gt;One volume commentary&lt;/secondary-title&gt;&lt;/titles&gt;&lt;dates&gt;&lt;year&gt;2010&lt;/year&gt;&lt;pub-dates&gt;&lt;date&gt;23/08/2015&lt;/date&gt;&lt;/pub-dates&gt;&lt;/dates&gt;&lt;pub-location&gt;Nashville&lt;/pub-location&gt;&lt;publisher&gt;Abingdon Press&lt;/publisher&gt;&lt;urls&gt;&lt;/urls&gt;&lt;/record&gt;&lt;/Cite&gt;&lt;/EndNote&gt;</w:instrText>
      </w:r>
      <w:r w:rsidR="00C44B08">
        <w:fldChar w:fldCharType="separate"/>
      </w:r>
      <w:r w:rsidR="001D040E">
        <w:rPr>
          <w:noProof/>
        </w:rPr>
        <w:t>(</w:t>
      </w:r>
      <w:hyperlink w:anchor="_ENREF_7" w:tooltip=", 2010 #631" w:history="1">
        <w:r w:rsidR="009B2AC0">
          <w:rPr>
            <w:noProof/>
          </w:rPr>
          <w:t>"The new interpreter's Bible," 2010</w:t>
        </w:r>
      </w:hyperlink>
      <w:r w:rsidR="001D040E">
        <w:rPr>
          <w:noProof/>
        </w:rPr>
        <w:t>)</w:t>
      </w:r>
      <w:r w:rsidR="00C44B08">
        <w:fldChar w:fldCharType="end"/>
      </w:r>
      <w:r w:rsidR="001D040E">
        <w:t>.</w:t>
      </w:r>
    </w:p>
    <w:p w:rsidR="00E53F8D" w:rsidRDefault="00F6707F" w:rsidP="008A13B8">
      <w:pPr>
        <w:pStyle w:val="ListParagraph"/>
        <w:numPr>
          <w:ilvl w:val="0"/>
          <w:numId w:val="1"/>
        </w:numPr>
        <w:jc w:val="both"/>
      </w:pPr>
      <w:r>
        <w:t xml:space="preserve">O </w:t>
      </w:r>
      <w:r w:rsidRPr="00AA487A">
        <w:rPr>
          <w:i/>
        </w:rPr>
        <w:t>toe upu</w:t>
      </w:r>
      <w:r>
        <w:t xml:space="preserve"> a Iakopo i lana </w:t>
      </w:r>
      <w:r w:rsidRPr="00177AC6">
        <w:rPr>
          <w:i/>
        </w:rPr>
        <w:t>fanau</w:t>
      </w:r>
      <w:r>
        <w:t xml:space="preserve"> tama (Jacob’s last words to his sons) </w:t>
      </w:r>
      <w:r w:rsidR="008A13B8">
        <w:t>(NRSV).</w:t>
      </w:r>
    </w:p>
    <w:p w:rsidR="008A13B8" w:rsidRDefault="008A13B8" w:rsidP="008A13B8">
      <w:pPr>
        <w:pStyle w:val="ListParagraph"/>
        <w:numPr>
          <w:ilvl w:val="0"/>
          <w:numId w:val="1"/>
        </w:numPr>
        <w:jc w:val="both"/>
      </w:pPr>
      <w:r>
        <w:t xml:space="preserve">O le </w:t>
      </w:r>
      <w:r w:rsidRPr="00AA487A">
        <w:rPr>
          <w:i/>
        </w:rPr>
        <w:t>valoaga</w:t>
      </w:r>
      <w:r>
        <w:t xml:space="preserve"> ( A prophesy)</w:t>
      </w:r>
      <w:r w:rsidR="001D040E">
        <w:t xml:space="preserve"> (mo ni mea e tutupu i le lumana’i o le fanau).</w:t>
      </w:r>
    </w:p>
    <w:p w:rsidR="008A13B8" w:rsidRDefault="008A13B8" w:rsidP="008A13B8">
      <w:pPr>
        <w:pStyle w:val="ListParagraph"/>
        <w:numPr>
          <w:ilvl w:val="0"/>
          <w:numId w:val="1"/>
        </w:numPr>
        <w:jc w:val="both"/>
      </w:pPr>
      <w:r>
        <w:t xml:space="preserve">O le </w:t>
      </w:r>
      <w:r w:rsidRPr="00AA487A">
        <w:rPr>
          <w:i/>
        </w:rPr>
        <w:t>mavaega</w:t>
      </w:r>
      <w:r>
        <w:t xml:space="preserve"> a Iakopo i lona </w:t>
      </w:r>
      <w:r w:rsidRPr="00177AC6">
        <w:rPr>
          <w:i/>
        </w:rPr>
        <w:t>aiga</w:t>
      </w:r>
      <w:r>
        <w:t xml:space="preserve"> </w:t>
      </w:r>
      <w:r w:rsidR="00AA487A">
        <w:t>(Tusi Paia Samoa, 2005).</w:t>
      </w:r>
    </w:p>
    <w:p w:rsidR="00A15951" w:rsidRDefault="006F709F" w:rsidP="00A15951">
      <w:pPr>
        <w:jc w:val="both"/>
      </w:pPr>
      <w:r>
        <w:t>O</w:t>
      </w:r>
      <w:r w:rsidRPr="006F709F">
        <w:t xml:space="preserve"> le a taula’i se manatu </w:t>
      </w:r>
      <w:r>
        <w:t xml:space="preserve">i se sa’iliga </w:t>
      </w:r>
      <w:r w:rsidR="005B2978">
        <w:t>o se tali o le fesili: “P</w:t>
      </w:r>
      <w:r>
        <w:t xml:space="preserve">e faamata </w:t>
      </w:r>
      <w:r w:rsidR="00B66241">
        <w:t>e faamaonia</w:t>
      </w:r>
      <w:r w:rsidR="00C94F8C">
        <w:t>,</w:t>
      </w:r>
      <w:r w:rsidR="00B66241">
        <w:t xml:space="preserve"> </w:t>
      </w:r>
      <w:r>
        <w:t xml:space="preserve">o lenei tala o se </w:t>
      </w:r>
      <w:r w:rsidR="00A15951" w:rsidRPr="00A15951">
        <w:rPr>
          <w:i/>
        </w:rPr>
        <w:t>faamanuiaga</w:t>
      </w:r>
      <w:r w:rsidR="00A15951">
        <w:t xml:space="preserve">, </w:t>
      </w:r>
      <w:r w:rsidR="00C94F8C">
        <w:t xml:space="preserve">ia </w:t>
      </w:r>
      <w:r w:rsidR="00B66241">
        <w:t>p</w:t>
      </w:r>
      <w:r w:rsidR="00A15951">
        <w:t>o</w:t>
      </w:r>
      <w:r w:rsidR="00B66241">
        <w:t xml:space="preserve"> o</w:t>
      </w:r>
      <w:r w:rsidR="00A15951">
        <w:t xml:space="preserve"> se </w:t>
      </w:r>
      <w:r w:rsidR="00A15951" w:rsidRPr="00A15951">
        <w:rPr>
          <w:i/>
        </w:rPr>
        <w:t>valoaga</w:t>
      </w:r>
      <w:r w:rsidR="00A15951">
        <w:t xml:space="preserve">, se </w:t>
      </w:r>
      <w:r w:rsidR="00A15951" w:rsidRPr="00A15951">
        <w:rPr>
          <w:i/>
        </w:rPr>
        <w:t>faamavaega</w:t>
      </w:r>
      <w:r w:rsidR="00A15951">
        <w:t xml:space="preserve">, ia poo ni </w:t>
      </w:r>
      <w:r w:rsidR="00A15951" w:rsidRPr="00A15951">
        <w:rPr>
          <w:i/>
        </w:rPr>
        <w:t>tofiga</w:t>
      </w:r>
      <w:r w:rsidR="00A15951">
        <w:t xml:space="preserve"> foi na fai</w:t>
      </w:r>
      <w:r w:rsidR="002540C0">
        <w:t>a</w:t>
      </w:r>
      <w:r w:rsidR="00A15951">
        <w:t xml:space="preserve"> e le tamā</w:t>
      </w:r>
      <w:r w:rsidR="00A15951" w:rsidRPr="00A15951">
        <w:t xml:space="preserve"> </w:t>
      </w:r>
      <w:r w:rsidR="00A15951">
        <w:t xml:space="preserve">o Iakopo mo lana </w:t>
      </w:r>
      <w:r w:rsidR="005B2978">
        <w:t>fanau, i lona toe taimi?”</w:t>
      </w:r>
      <w:r w:rsidR="002540C0">
        <w:t xml:space="preserve"> E mafa</w:t>
      </w:r>
      <w:r w:rsidR="00276D26">
        <w:t>i</w:t>
      </w:r>
      <w:r w:rsidR="002540C0">
        <w:t xml:space="preserve"> foi ona faapea, O le Kenese 49, o le tala lava i se aiga, e pei o</w:t>
      </w:r>
      <w:r w:rsidR="00C94F8C">
        <w:t xml:space="preserve"> tala tuufaasolo i</w:t>
      </w:r>
      <w:r w:rsidR="002540C0">
        <w:t xml:space="preserve"> le tele o isi </w:t>
      </w:r>
      <w:r w:rsidR="00C94F8C">
        <w:t xml:space="preserve">foi </w:t>
      </w:r>
      <w:r w:rsidR="002540C0">
        <w:t>aiga.</w:t>
      </w:r>
      <w:r w:rsidR="00A15951">
        <w:t xml:space="preserve"> </w:t>
      </w:r>
      <w:r>
        <w:t>O le a fa’aao</w:t>
      </w:r>
      <w:r w:rsidR="005A5570">
        <w:t>gaina se mafaufauga</w:t>
      </w:r>
      <w:r w:rsidR="005B2978">
        <w:t xml:space="preserve"> (theory)</w:t>
      </w:r>
      <w:r w:rsidR="005A5570">
        <w:t xml:space="preserve"> e ta’ua “O Auala/Faiga Faa-le-A</w:t>
      </w:r>
      <w:r>
        <w:t xml:space="preserve">iga (Family Systems Theory)” e </w:t>
      </w:r>
      <w:r w:rsidR="002540C0">
        <w:t>faapulapula ai se tali mo la tatou fesili.</w:t>
      </w:r>
    </w:p>
    <w:p w:rsidR="00A143FB" w:rsidRDefault="00A143FB" w:rsidP="00A15951">
      <w:pPr>
        <w:jc w:val="both"/>
      </w:pPr>
    </w:p>
    <w:p w:rsidR="00E53F8D" w:rsidRDefault="005A5570" w:rsidP="005A5570">
      <w:pPr>
        <w:pStyle w:val="Heading4"/>
      </w:pPr>
      <w:r w:rsidRPr="005A5570">
        <w:t>O Auala/Faiga Faa-le-Aiga (Family Systems Theory)</w:t>
      </w:r>
    </w:p>
    <w:p w:rsidR="002540C0" w:rsidRDefault="002540C0" w:rsidP="007161E2">
      <w:pPr>
        <w:jc w:val="both"/>
      </w:pPr>
    </w:p>
    <w:p w:rsidR="00A143FB" w:rsidRDefault="00A143FB" w:rsidP="007161E2">
      <w:pPr>
        <w:jc w:val="both"/>
      </w:pPr>
      <w:r>
        <w:t xml:space="preserve">O le upu </w:t>
      </w:r>
      <w:r w:rsidRPr="00C56384">
        <w:rPr>
          <w:i/>
        </w:rPr>
        <w:t>system</w:t>
      </w:r>
      <w:r w:rsidR="005B2978">
        <w:t>, lea ua faasamoaina, o</w:t>
      </w:r>
      <w:r>
        <w:t xml:space="preserve"> </w:t>
      </w:r>
      <w:r w:rsidR="005B2978">
        <w:t xml:space="preserve">Auala po o </w:t>
      </w:r>
      <w:r w:rsidRPr="00A143FB">
        <w:t>Faiga</w:t>
      </w:r>
      <w:r w:rsidR="00C56384">
        <w:t>,</w:t>
      </w:r>
      <w:r>
        <w:t xml:space="preserve"> </w:t>
      </w:r>
      <w:r w:rsidR="00C56384">
        <w:t xml:space="preserve">e fofoa mai </w:t>
      </w:r>
      <w:r w:rsidR="005B2978">
        <w:t xml:space="preserve">i </w:t>
      </w:r>
      <w:r w:rsidR="00C56384">
        <w:t xml:space="preserve">le gagana Latina ma le gagana Eleni, ma o lona uiga o le “tuu faatasia” (to place together) </w:t>
      </w:r>
      <w:r w:rsidR="00C44B08">
        <w:fldChar w:fldCharType="begin"/>
      </w:r>
      <w:r w:rsidR="00C56384">
        <w:instrText xml:space="preserve"> ADDIN EN.CITE &lt;EndNote&gt;&lt;Cite&gt;&lt;Author&gt;Culbertson&lt;/Author&gt;&lt;Year&gt;2000&lt;/Year&gt;&lt;RecNum&gt;632&lt;/RecNum&gt;&lt;DisplayText&gt;(Culbertson, 2000)&lt;/DisplayText&gt;&lt;record&gt;&lt;rec-number&gt;632&lt;/rec-number&gt;&lt;foreign-keys&gt;&lt;key app="EN" db-id="2advd0psdtfz9ieex9ovvsfgwdr5v0sadtza"&gt;632&lt;/key&gt;&lt;/foreign-keys&gt;&lt;ref-type name="Book"&gt;6&lt;/ref-type&gt;&lt;contributors&gt;&lt;authors&gt;&lt;author&gt;Culbertson, Philip L&lt;/author&gt;&lt;/authors&gt;&lt;/contributors&gt;&lt;titles&gt;&lt;title&gt;Caring for God&amp;apos;s people: Counseling and christian wholeness&lt;/title&gt;&lt;/titles&gt;&lt;dates&gt;&lt;year&gt;2000&lt;/year&gt;&lt;/dates&gt;&lt;pub-location&gt;Minneapols&lt;/pub-location&gt;&lt;publisher&gt;Fortress Press&lt;/publisher&gt;&lt;urls&gt;&lt;/urls&gt;&lt;/record&gt;&lt;/Cite&gt;&lt;/EndNote&gt;</w:instrText>
      </w:r>
      <w:r w:rsidR="00C44B08">
        <w:fldChar w:fldCharType="separate"/>
      </w:r>
      <w:r w:rsidR="00C56384">
        <w:rPr>
          <w:noProof/>
        </w:rPr>
        <w:t>(</w:t>
      </w:r>
      <w:hyperlink w:anchor="_ENREF_5" w:tooltip="Culbertson, 2000 #632" w:history="1">
        <w:r w:rsidR="009B2AC0">
          <w:rPr>
            <w:noProof/>
          </w:rPr>
          <w:t>Culbertson, 2000</w:t>
        </w:r>
      </w:hyperlink>
      <w:r w:rsidR="00C56384">
        <w:rPr>
          <w:noProof/>
        </w:rPr>
        <w:t>)</w:t>
      </w:r>
      <w:r w:rsidR="00C44B08">
        <w:fldChar w:fldCharType="end"/>
      </w:r>
      <w:r w:rsidR="00C56384">
        <w:t xml:space="preserve">. O le vaaiga lea i le aiga e pei o se tuufaatasiga lea o tagata e toatele, </w:t>
      </w:r>
      <w:r w:rsidR="00E95F0C">
        <w:t xml:space="preserve">ina ia avea ma tasi, </w:t>
      </w:r>
      <w:r w:rsidR="00C56384">
        <w:t>ae galulue faatasi ina ia mafai ona nonofo lelei i se nofoaga e tasi</w:t>
      </w:r>
      <w:r w:rsidR="005B2978">
        <w:t>, i le loto e tasi</w:t>
      </w:r>
      <w:r w:rsidR="00C56384">
        <w:t xml:space="preserve">. O le mea manino, e leai lava se aiga e leai ni faafitauli, </w:t>
      </w:r>
      <w:r w:rsidR="00E95F0C">
        <w:t xml:space="preserve">a o faafitauli foi na e mafai ai ona faamautuina le tulaga </w:t>
      </w:r>
      <w:r w:rsidR="005B2978">
        <w:t>po o nafa tausi a</w:t>
      </w:r>
      <w:r w:rsidR="00E95F0C">
        <w:t xml:space="preserve"> tagata ta’ito’atasi i totonu o le aiga.</w:t>
      </w:r>
    </w:p>
    <w:p w:rsidR="00696BB0" w:rsidRDefault="00E95F0C" w:rsidP="007161E2">
      <w:pPr>
        <w:jc w:val="both"/>
      </w:pPr>
      <w:r>
        <w:t>O</w:t>
      </w:r>
      <w:r w:rsidR="00FC2332">
        <w:t xml:space="preserve"> le upu </w:t>
      </w:r>
      <w:r w:rsidR="00FC2332" w:rsidRPr="00FC2332">
        <w:rPr>
          <w:i/>
        </w:rPr>
        <w:t>aiga</w:t>
      </w:r>
      <w:r w:rsidR="00FC2332">
        <w:t xml:space="preserve"> e faamatala ai ituaga ai</w:t>
      </w:r>
      <w:r w:rsidR="00684F93">
        <w:t>ga eseese e pei o aiga e i ai mā</w:t>
      </w:r>
      <w:r w:rsidR="00FC2332">
        <w:t>tua ma fanau, o aiga e ta’itasi matua, o aiga e na o matua ae leai ni fanau, o aiga e aofia ai ma tam</w:t>
      </w:r>
      <w:r w:rsidR="00D266FE">
        <w:t>afai</w:t>
      </w:r>
      <w:r w:rsidR="009263D8">
        <w:t>,</w:t>
      </w:r>
      <w:r w:rsidR="00D266FE">
        <w:t xml:space="preserve"> ma auauna</w:t>
      </w:r>
      <w:r w:rsidR="00684F93">
        <w:t>,</w:t>
      </w:r>
      <w:r w:rsidR="00D266FE">
        <w:t xml:space="preserve"> ma a latou fanau, ma isi lava ituaiga aiga eseese.</w:t>
      </w:r>
      <w:r w:rsidR="00FC2332">
        <w:t xml:space="preserve"> </w:t>
      </w:r>
      <w:r>
        <w:t xml:space="preserve">O le </w:t>
      </w:r>
      <w:r w:rsidRPr="00E95F0C">
        <w:t>Auala/Faiga Faa-le-Aiga</w:t>
      </w:r>
      <w:r w:rsidR="009263D8">
        <w:t>, o se mafaufauga</w:t>
      </w:r>
      <w:r>
        <w:t xml:space="preserve"> </w:t>
      </w:r>
      <w:r w:rsidR="00684F93">
        <w:t xml:space="preserve">(theory) </w:t>
      </w:r>
      <w:r>
        <w:t>e sailia ai le a’afiaga o le nonofo faatasi o tagata</w:t>
      </w:r>
      <w:r w:rsidR="00551219">
        <w:t>,</w:t>
      </w:r>
      <w:r>
        <w:t xml:space="preserve"> </w:t>
      </w:r>
      <w:r w:rsidR="008F71D9">
        <w:t xml:space="preserve">e ala lea i le </w:t>
      </w:r>
      <w:r w:rsidR="00551219">
        <w:t xml:space="preserve">silasila toto’a i </w:t>
      </w:r>
      <w:r w:rsidR="000963DA">
        <w:t xml:space="preserve">o latou </w:t>
      </w:r>
      <w:r w:rsidR="000963DA" w:rsidRPr="000963DA">
        <w:rPr>
          <w:i/>
        </w:rPr>
        <w:t>uiga masani</w:t>
      </w:r>
      <w:r w:rsidR="000963DA">
        <w:t xml:space="preserve"> na fausia mai i totonu o le aiga. O</w:t>
      </w:r>
      <w:r w:rsidR="001E7D53">
        <w:t xml:space="preserve"> ia</w:t>
      </w:r>
      <w:r w:rsidR="000963DA">
        <w:t xml:space="preserve"> </w:t>
      </w:r>
      <w:r w:rsidR="000963DA" w:rsidRPr="000963DA">
        <w:rPr>
          <w:i/>
        </w:rPr>
        <w:t>uiga masani</w:t>
      </w:r>
      <w:r w:rsidR="000963DA">
        <w:t xml:space="preserve"> e aofia ai le alofa, ita (hates), fiafia, </w:t>
      </w:r>
      <w:r w:rsidR="00684F93">
        <w:t>fai</w:t>
      </w:r>
      <w:r w:rsidR="009263D8">
        <w:t xml:space="preserve"> taulaga (sacrifices), o mea lē</w:t>
      </w:r>
      <w:r w:rsidR="000963DA">
        <w:t xml:space="preserve"> amiotonu (</w:t>
      </w:r>
      <w:r w:rsidR="001E7D53">
        <w:t>i</w:t>
      </w:r>
      <w:r w:rsidR="000963DA">
        <w:t>njustice), o le loto eleelea (jealousies), vevesi, saogalemū</w:t>
      </w:r>
      <w:r w:rsidR="001E7D53">
        <w:t xml:space="preserve"> ma isi</w:t>
      </w:r>
      <w:r w:rsidR="000963DA">
        <w:t xml:space="preserve">. </w:t>
      </w:r>
      <w:r w:rsidR="00242115">
        <w:t>O le eseesega o uiga masani o tagata ta’ito’atasi o le aiga, e avea ma mea e māīoīo ai ia uiga ma avea ai ia uiga ma nafa tausi, poo ni tiute o tagata ta’ito’atasi, mo le lelei lautele o le aiga (the system).</w:t>
      </w:r>
    </w:p>
    <w:p w:rsidR="00696BB0" w:rsidRDefault="00696BB0" w:rsidP="00696BB0">
      <w:pPr>
        <w:pStyle w:val="Heading4"/>
      </w:pPr>
      <w:r>
        <w:t>O Nafa Tausi ma Tofiga i totonu o le Aiga</w:t>
      </w:r>
    </w:p>
    <w:p w:rsidR="00696BB0" w:rsidRDefault="00696BB0" w:rsidP="007161E2">
      <w:pPr>
        <w:jc w:val="both"/>
      </w:pPr>
    </w:p>
    <w:p w:rsidR="00E95F0C" w:rsidRDefault="00495CB0" w:rsidP="007161E2">
      <w:pPr>
        <w:jc w:val="both"/>
      </w:pPr>
      <w:r>
        <w:t xml:space="preserve">E </w:t>
      </w:r>
      <w:r w:rsidR="001E7D53">
        <w:t xml:space="preserve">tofu le tagata o le aiga ma lana nafa tausi (family role), ma o ia nafa tausi e totogo mai i totonu o manaoga o le aiga (the family’s needs), atoa ai ma le va nonofo (internal dynamics). E mafai foi e se tagata ona tele ni ana nafa tausi, o ia nafa </w:t>
      </w:r>
      <w:r w:rsidR="007F0A4B">
        <w:t>tausi na ofo lava i ai le tagata lava ia, ma e mafai foi ona tuu atu faamalosi se nafa (role) i se tag</w:t>
      </w:r>
      <w:r w:rsidR="001A3754">
        <w:t xml:space="preserve">ata e faamalie ai </w:t>
      </w:r>
      <w:r w:rsidR="0092497C">
        <w:t xml:space="preserve">pe faaleleia ai </w:t>
      </w:r>
      <w:r w:rsidR="001A3754">
        <w:t xml:space="preserve">le aiga (the system). </w:t>
      </w:r>
      <w:r w:rsidR="0092497C">
        <w:t>O ni is</w:t>
      </w:r>
      <w:r w:rsidR="00684460">
        <w:t>i</w:t>
      </w:r>
      <w:r w:rsidR="00696BB0">
        <w:t xml:space="preserve"> o nei n</w:t>
      </w:r>
      <w:r w:rsidR="0092497C">
        <w:t xml:space="preserve">afa e aofia ai le </w:t>
      </w:r>
      <w:r w:rsidR="00696BB0">
        <w:t>avea ma:</w:t>
      </w:r>
    </w:p>
    <w:p w:rsidR="0092497C" w:rsidRDefault="0092497C" w:rsidP="0092497C">
      <w:pPr>
        <w:pStyle w:val="ListParagraph"/>
        <w:numPr>
          <w:ilvl w:val="0"/>
          <w:numId w:val="3"/>
        </w:numPr>
        <w:jc w:val="both"/>
      </w:pPr>
      <w:r w:rsidRPr="0092497C">
        <w:rPr>
          <w:b/>
        </w:rPr>
        <w:t>Tama lelei</w:t>
      </w:r>
      <w:r>
        <w:t xml:space="preserve"> (The </w:t>
      </w:r>
      <w:r w:rsidR="00684460">
        <w:t>good child) O ia lea na te faamā</w:t>
      </w:r>
      <w:r w:rsidR="007502E2">
        <w:t>ū</w:t>
      </w:r>
      <w:r>
        <w:t>iina ni fete’ena’iga o i ai i totonu o le aiga</w:t>
      </w:r>
      <w:r w:rsidR="00684460">
        <w:t>,</w:t>
      </w:r>
      <w:r>
        <w:t xml:space="preserve"> e ala lea i lona tula’i mai i ni tulaga maualuga</w:t>
      </w:r>
      <w:r w:rsidR="00684460">
        <w:t>,</w:t>
      </w:r>
      <w:r>
        <w:t xml:space="preserve"> e taula’i a</w:t>
      </w:r>
      <w:r w:rsidR="007502E2">
        <w:t>’</w:t>
      </w:r>
      <w:r>
        <w:t xml:space="preserve">e </w:t>
      </w:r>
      <w:r w:rsidR="00684460">
        <w:t xml:space="preserve">ai </w:t>
      </w:r>
      <w:r>
        <w:t xml:space="preserve">le vaai </w:t>
      </w:r>
      <w:r w:rsidR="00684460">
        <w:t xml:space="preserve">(focus) </w:t>
      </w:r>
      <w:r>
        <w:t xml:space="preserve">a le aiga i mea </w:t>
      </w:r>
      <w:r w:rsidR="00684460">
        <w:t>ua lelei, nai lo le taofi mamau i mea ua faaletonu.</w:t>
      </w:r>
    </w:p>
    <w:p w:rsidR="0092497C" w:rsidRDefault="0092497C" w:rsidP="006050A1">
      <w:pPr>
        <w:pStyle w:val="ListParagraph"/>
        <w:numPr>
          <w:ilvl w:val="0"/>
          <w:numId w:val="3"/>
        </w:numPr>
        <w:jc w:val="both"/>
      </w:pPr>
      <w:r w:rsidRPr="006050A1">
        <w:rPr>
          <w:b/>
        </w:rPr>
        <w:t>‘</w:t>
      </w:r>
      <w:r w:rsidRPr="0092497C">
        <w:rPr>
          <w:b/>
        </w:rPr>
        <w:t>Ave fu’a</w:t>
      </w:r>
      <w:r>
        <w:t xml:space="preserve"> (</w:t>
      </w:r>
      <w:r w:rsidR="00684460">
        <w:t xml:space="preserve">The </w:t>
      </w:r>
      <w:r>
        <w:t>Standard bearer). O ia lea o le a si’itia i luga</w:t>
      </w:r>
      <w:r w:rsidR="007502E2">
        <w:t>,</w:t>
      </w:r>
      <w:r>
        <w:t xml:space="preserve"> </w:t>
      </w:r>
      <w:r w:rsidR="007502E2">
        <w:t xml:space="preserve">i totonu </w:t>
      </w:r>
      <w:r>
        <w:t>ma fafo atu o le aiga</w:t>
      </w:r>
      <w:r w:rsidR="007502E2">
        <w:t>,</w:t>
      </w:r>
      <w:r>
        <w:t xml:space="preserve"> ina ia manuia (achieve) i ana sa’iligāmalō. O le a ositaulaga ma ‘onosa’</w:t>
      </w:r>
      <w:r w:rsidR="006050A1">
        <w:t xml:space="preserve">ia e </w:t>
      </w:r>
      <w:r w:rsidR="006050A1" w:rsidRPr="006050A1">
        <w:t xml:space="preserve">le aiga </w:t>
      </w:r>
      <w:r w:rsidR="006050A1">
        <w:t>le tele o faafitauli ina ia manuia taumafaiga a le ‘ave fu’a. E ogaoga foi le faanoanoa o le aiga pe a le m</w:t>
      </w:r>
      <w:r w:rsidR="007502E2">
        <w:t>anuia taumafaiga a le ‘ave fu’a (e.g. a’oa’o Malua).</w:t>
      </w:r>
      <w:r w:rsidR="006050A1">
        <w:t xml:space="preserve"> </w:t>
      </w:r>
    </w:p>
    <w:p w:rsidR="006050A1" w:rsidRDefault="006050A1" w:rsidP="006050A1">
      <w:pPr>
        <w:pStyle w:val="ListParagraph"/>
        <w:numPr>
          <w:ilvl w:val="0"/>
          <w:numId w:val="3"/>
        </w:numPr>
        <w:jc w:val="both"/>
      </w:pPr>
      <w:r w:rsidRPr="006050A1">
        <w:rPr>
          <w:b/>
        </w:rPr>
        <w:t xml:space="preserve">Fai faleaitu </w:t>
      </w:r>
      <w:r>
        <w:t>(</w:t>
      </w:r>
      <w:r w:rsidR="00684460">
        <w:t xml:space="preserve">The </w:t>
      </w:r>
      <w:r>
        <w:t xml:space="preserve">clown). </w:t>
      </w:r>
      <w:r w:rsidR="00684460">
        <w:t>O ia lava lea e fai</w:t>
      </w:r>
      <w:r w:rsidR="00C56962">
        <w:t>a</w:t>
      </w:r>
      <w:r w:rsidR="00684460">
        <w:t xml:space="preserve"> tala mālie ma toē ai le aiga, ma seu ‘ese ai mafaufau o tagata mai o latou faafitauli (internal tensions) i lo latou va nonofo.</w:t>
      </w:r>
    </w:p>
    <w:p w:rsidR="006050A1" w:rsidRDefault="002E74E9" w:rsidP="006050A1">
      <w:pPr>
        <w:pStyle w:val="ListParagraph"/>
        <w:numPr>
          <w:ilvl w:val="0"/>
          <w:numId w:val="3"/>
        </w:numPr>
        <w:jc w:val="both"/>
      </w:pPr>
      <w:r w:rsidRPr="002E74E9">
        <w:rPr>
          <w:b/>
        </w:rPr>
        <w:t>Faailo</w:t>
      </w:r>
      <w:r w:rsidR="00696BB0">
        <w:rPr>
          <w:b/>
        </w:rPr>
        <w:t>ilo</w:t>
      </w:r>
      <w:r>
        <w:t xml:space="preserve"> (The mascot). O le sui lea o le aiga e fiafia uma i ai tagata ona e tausa’afia (sociable, kind, mild and warm), e aga mālie, na te aumaia </w:t>
      </w:r>
      <w:r w:rsidR="004A6546">
        <w:t>ai s</w:t>
      </w:r>
      <w:r>
        <w:t xml:space="preserve">e </w:t>
      </w:r>
      <w:r w:rsidR="00BF0DA5">
        <w:t>teuteugā</w:t>
      </w:r>
      <w:r w:rsidR="004A6546">
        <w:t>muāfale (illusion)</w:t>
      </w:r>
      <w:r w:rsidR="00C56962">
        <w:t>, a</w:t>
      </w:r>
      <w:r w:rsidR="00BF0DA5">
        <w:t xml:space="preserve"> </w:t>
      </w:r>
      <w:r w:rsidR="00C56962">
        <w:t xml:space="preserve">mea </w:t>
      </w:r>
      <w:r w:rsidR="007502E2">
        <w:t xml:space="preserve">la </w:t>
      </w:r>
      <w:r w:rsidR="00C56962">
        <w:t>o le aiga lea</w:t>
      </w:r>
      <w:r w:rsidR="007502E2">
        <w:t>,</w:t>
      </w:r>
      <w:r w:rsidR="004A6546">
        <w:t xml:space="preserve"> o se aiga </w:t>
      </w:r>
      <w:r w:rsidR="007502E2">
        <w:t>o loo filemu ma</w:t>
      </w:r>
      <w:r w:rsidR="004A6546">
        <w:t xml:space="preserve"> </w:t>
      </w:r>
      <w:r w:rsidR="007502E2">
        <w:t>mafanafana</w:t>
      </w:r>
      <w:r w:rsidR="004A6546">
        <w:t xml:space="preserve"> le mafutaga (peace and warmth).</w:t>
      </w:r>
    </w:p>
    <w:p w:rsidR="004A6546" w:rsidRDefault="00EE35C0" w:rsidP="006050A1">
      <w:pPr>
        <w:pStyle w:val="ListParagraph"/>
        <w:numPr>
          <w:ilvl w:val="0"/>
          <w:numId w:val="3"/>
        </w:numPr>
        <w:jc w:val="both"/>
      </w:pPr>
      <w:r>
        <w:rPr>
          <w:b/>
        </w:rPr>
        <w:t>Toa manumanu</w:t>
      </w:r>
      <w:r w:rsidR="004A6546">
        <w:rPr>
          <w:b/>
        </w:rPr>
        <w:t xml:space="preserve"> </w:t>
      </w:r>
      <w:r w:rsidR="001105B7">
        <w:t>(The a</w:t>
      </w:r>
      <w:r w:rsidR="00C56962">
        <w:t>venger). O le sui lea na te faatinoina le ma’ale’ale ma le m</w:t>
      </w:r>
      <w:r w:rsidR="007C02C7">
        <w:t>atamataita</w:t>
      </w:r>
      <w:r w:rsidR="00C56962">
        <w:t xml:space="preserve"> o matua poo le aiga (parental or intergenerational </w:t>
      </w:r>
      <w:r w:rsidR="00C56962" w:rsidRPr="00C56962">
        <w:rPr>
          <w:i/>
        </w:rPr>
        <w:t>rage</w:t>
      </w:r>
      <w:r w:rsidR="00C56962">
        <w:t>)</w:t>
      </w:r>
      <w:r w:rsidR="001105B7">
        <w:t xml:space="preserve"> ma faigofie ona ia faatupuina misa mo le pupuiga o le aiga</w:t>
      </w:r>
      <w:r w:rsidR="00C56962">
        <w:t xml:space="preserve"> </w:t>
      </w:r>
      <w:r w:rsidR="00C44B08">
        <w:fldChar w:fldCharType="begin"/>
      </w:r>
      <w:r w:rsidR="001105B7">
        <w:instrText xml:space="preserve"> ADDIN EN.CITE &lt;EndNote&gt;&lt;Cite&gt;&lt;Author&gt;Allen&lt;/Author&gt;&lt;Year&gt;1988&lt;/Year&gt;&lt;RecNum&gt;633&lt;/RecNum&gt;&lt;Pages&gt;147-148&lt;/Pages&gt;&lt;DisplayText&gt;(Allen, 1988, pp. 147-148)&lt;/DisplayText&gt;&lt;record&gt;&lt;rec-number&gt;633&lt;/rec-number&gt;&lt;foreign-keys&gt;&lt;key app="EN" db-id="2advd0psdtfz9ieex9ovvsfgwdr5v0sadtza"&gt;633&lt;/key&gt;&lt;/foreign-keys&gt;&lt;ref-type name="Book"&gt;6&lt;/ref-type&gt;&lt;contributors&gt;&lt;authors&gt;&lt;author&gt;Allen, David&lt;/author&gt;&lt;/authors&gt;&lt;/contributors&gt;&lt;titles&gt;&lt;title&gt;A family systems approach to individual psychotherapy&lt;/title&gt;&lt;/titles&gt;&lt;dates&gt;&lt;year&gt;1988&lt;/year&gt;&lt;/dates&gt;&lt;pub-location&gt;Northvale&lt;/pub-location&gt;&lt;publisher&gt;Jason Aronson&lt;/publisher&gt;&lt;urls&gt;&lt;/urls&gt;&lt;/record&gt;&lt;/Cite&gt;&lt;/EndNote&gt;</w:instrText>
      </w:r>
      <w:r w:rsidR="00C44B08">
        <w:fldChar w:fldCharType="separate"/>
      </w:r>
      <w:r w:rsidR="001105B7">
        <w:rPr>
          <w:noProof/>
        </w:rPr>
        <w:t>(</w:t>
      </w:r>
      <w:hyperlink w:anchor="_ENREF_1" w:tooltip="Allen, 1988 #633" w:history="1">
        <w:r w:rsidR="009B2AC0">
          <w:rPr>
            <w:noProof/>
          </w:rPr>
          <w:t>Allen, 1988, pp. 147-148</w:t>
        </w:r>
      </w:hyperlink>
      <w:r w:rsidR="001105B7">
        <w:rPr>
          <w:noProof/>
        </w:rPr>
        <w:t>)</w:t>
      </w:r>
      <w:r w:rsidR="00C44B08">
        <w:fldChar w:fldCharType="end"/>
      </w:r>
      <w:r w:rsidR="001105B7">
        <w:t>. E mafai ona faapea o ia lea e faia le faiva o le tautua toto.</w:t>
      </w:r>
    </w:p>
    <w:p w:rsidR="001105B7" w:rsidRDefault="00311D2B" w:rsidP="006050A1">
      <w:pPr>
        <w:pStyle w:val="ListParagraph"/>
        <w:numPr>
          <w:ilvl w:val="0"/>
          <w:numId w:val="3"/>
        </w:numPr>
        <w:jc w:val="both"/>
      </w:pPr>
      <w:r>
        <w:rPr>
          <w:b/>
        </w:rPr>
        <w:t>Lavea’i</w:t>
      </w:r>
      <w:r w:rsidR="001105B7">
        <w:rPr>
          <w:b/>
        </w:rPr>
        <w:t xml:space="preserve"> </w:t>
      </w:r>
      <w:r w:rsidR="001105B7">
        <w:t>(The saviour). Na te faataunuuina mo’omo’oga sa moe miti i a</w:t>
      </w:r>
      <w:r w:rsidR="00614C98">
        <w:t>i</w:t>
      </w:r>
      <w:r w:rsidR="001105B7">
        <w:t xml:space="preserve"> matua</w:t>
      </w:r>
      <w:r w:rsidR="00614C98">
        <w:t>.</w:t>
      </w:r>
    </w:p>
    <w:p w:rsidR="001105B7" w:rsidRDefault="001105B7" w:rsidP="00DD5688">
      <w:pPr>
        <w:pStyle w:val="ListParagraph"/>
        <w:numPr>
          <w:ilvl w:val="0"/>
          <w:numId w:val="3"/>
        </w:numPr>
        <w:jc w:val="both"/>
      </w:pPr>
      <w:r w:rsidRPr="001105B7">
        <w:rPr>
          <w:b/>
        </w:rPr>
        <w:t>Tautua Tūāvae</w:t>
      </w:r>
      <w:r>
        <w:t xml:space="preserve"> (The enabler). O le sui lea (matua poo le fanau) na te ufiufi</w:t>
      </w:r>
      <w:r w:rsidR="00516B2C">
        <w:t>-ā-manugase</w:t>
      </w:r>
      <w:r>
        <w:t xml:space="preserve"> </w:t>
      </w:r>
      <w:r w:rsidR="00DD5688" w:rsidRPr="00DD5688">
        <w:t xml:space="preserve">tagata uma </w:t>
      </w:r>
      <w:r>
        <w:t>ina ia laveaina, ma faatino o latou manaoga</w:t>
      </w:r>
      <w:r w:rsidR="00DD5688">
        <w:t xml:space="preserve"> e aunoa ma se talosagaina o lana fesoasoani, tusa lava poo ni </w:t>
      </w:r>
      <w:r w:rsidR="00DD5688" w:rsidRPr="00DD5688">
        <w:t>manaoga</w:t>
      </w:r>
      <w:r w:rsidR="00DD5688">
        <w:t xml:space="preserve"> le talafeagai (e pei o le ave o tupe i se uso e ui ina iloa o faaalu vale ia tupe i mea le aogā </w:t>
      </w:r>
      <w:r w:rsidR="00516B2C">
        <w:t>(</w:t>
      </w:r>
      <w:r w:rsidR="00DD5688">
        <w:t>e pei o le Bingo poo le ‘ava malosi).</w:t>
      </w:r>
    </w:p>
    <w:p w:rsidR="00DD5688" w:rsidRDefault="00EA7FCF" w:rsidP="00DD5688">
      <w:pPr>
        <w:pStyle w:val="ListParagraph"/>
        <w:numPr>
          <w:ilvl w:val="0"/>
          <w:numId w:val="3"/>
        </w:numPr>
        <w:jc w:val="both"/>
      </w:pPr>
      <w:r w:rsidRPr="00EA7FCF">
        <w:rPr>
          <w:b/>
        </w:rPr>
        <w:t>Matua moepo</w:t>
      </w:r>
      <w:r>
        <w:t xml:space="preserve"> poo le </w:t>
      </w:r>
      <w:r w:rsidRPr="00EA7FCF">
        <w:rPr>
          <w:b/>
        </w:rPr>
        <w:t>Taufalemau</w:t>
      </w:r>
      <w:r>
        <w:t xml:space="preserve"> (The switchboard). O ia lea e fai ma so’otaga poo le </w:t>
      </w:r>
      <w:r w:rsidR="00B629A1">
        <w:t xml:space="preserve">so’o ’upu i </w:t>
      </w:r>
      <w:r>
        <w:t>le fetaula’iga o feso’ota’iga. A fia</w:t>
      </w:r>
      <w:r w:rsidR="00B629A1">
        <w:t xml:space="preserve"> talanoa Pai iā Lafai, aemaise i mataupu tugā o le aiga, ona ui atu lea i le Taufalemau, o ia lea o loo tu i matagiolo, na te silafia le ala o mea.</w:t>
      </w:r>
    </w:p>
    <w:p w:rsidR="00B629A1" w:rsidRDefault="00616E1C" w:rsidP="00F80EB3">
      <w:pPr>
        <w:pStyle w:val="ListParagraph"/>
        <w:numPr>
          <w:ilvl w:val="0"/>
          <w:numId w:val="3"/>
        </w:numPr>
        <w:jc w:val="both"/>
      </w:pPr>
      <w:r w:rsidRPr="00616E1C">
        <w:rPr>
          <w:b/>
        </w:rPr>
        <w:t>Samoanagalo</w:t>
      </w:r>
      <w:r>
        <w:t xml:space="preserve"> (The lost child)</w:t>
      </w:r>
      <w:r w:rsidR="00F80EB3">
        <w:t>. O ia lea e lē</w:t>
      </w:r>
      <w:r>
        <w:t xml:space="preserve"> manatua, </w:t>
      </w:r>
      <w:r w:rsidR="00495CB0">
        <w:t>p</w:t>
      </w:r>
      <w:r>
        <w:t xml:space="preserve">e galo i </w:t>
      </w:r>
      <w:r w:rsidR="008B2ABD">
        <w:t xml:space="preserve">le tele o </w:t>
      </w:r>
      <w:r>
        <w:t>tagata</w:t>
      </w:r>
      <w:r w:rsidR="007502E2">
        <w:t xml:space="preserve">, e mafua ai ona tele ina le i ai o ia i totonu o le li’o </w:t>
      </w:r>
      <w:r w:rsidR="00F80EB3">
        <w:t>o tagata, i</w:t>
      </w:r>
      <w:r w:rsidR="007502E2">
        <w:t xml:space="preserve"> taimi, ma mea tāūa e tutupu </w:t>
      </w:r>
      <w:r w:rsidR="008B2ABD">
        <w:t>i</w:t>
      </w:r>
      <w:r w:rsidR="007502E2">
        <w:t xml:space="preserve"> le aiga. E seāseā ona lagona pe</w:t>
      </w:r>
      <w:r w:rsidR="00F80EB3">
        <w:t xml:space="preserve"> faalogo tagata i lona lē</w:t>
      </w:r>
      <w:r w:rsidR="007502E2">
        <w:t xml:space="preserve"> fiafia</w:t>
      </w:r>
      <w:r w:rsidR="004E3A21">
        <w:t xml:space="preserve"> (complaints)</w:t>
      </w:r>
      <w:r w:rsidR="007502E2">
        <w:t xml:space="preserve">; o ona manaoga </w:t>
      </w:r>
      <w:r w:rsidR="00F80EB3">
        <w:t>foi e lē</w:t>
      </w:r>
      <w:r w:rsidR="007502E2">
        <w:t xml:space="preserve"> faamuamuaina </w:t>
      </w:r>
      <w:r w:rsidR="00F80EB3">
        <w:t>(not a</w:t>
      </w:r>
      <w:r w:rsidR="00F80EB3" w:rsidRPr="00F80EB3">
        <w:t xml:space="preserve"> priority) </w:t>
      </w:r>
      <w:r w:rsidR="007502E2">
        <w:t>i totonu o le aiga</w:t>
      </w:r>
      <w:r w:rsidR="004E3A21">
        <w:t xml:space="preserve"> </w:t>
      </w:r>
      <w:r w:rsidR="00C44B08">
        <w:fldChar w:fldCharType="begin"/>
      </w:r>
      <w:r w:rsidR="004E3A21">
        <w:instrText xml:space="preserve"> ADDIN EN.CITE &lt;EndNote&gt;&lt;Cite&gt;&lt;Author&gt;Culbertson&lt;/Author&gt;&lt;Year&gt;2000&lt;/Year&gt;&lt;RecNum&gt;632&lt;/RecNum&gt;&lt;Pages&gt;16-17&lt;/Pages&gt;&lt;DisplayText&gt;(Culbertson, 2000, pp. 16-17)&lt;/DisplayText&gt;&lt;record&gt;&lt;rec-number&gt;632&lt;/rec-number&gt;&lt;foreign-keys&gt;&lt;key app="EN" db-id="2advd0psdtfz9ieex9ovvsfgwdr5v0sadtza"&gt;632&lt;/key&gt;&lt;/foreign-keys&gt;&lt;ref-type name="Book"&gt;6&lt;/ref-type&gt;&lt;contributors&gt;&lt;authors&gt;&lt;author&gt;Culbertson, Philip L&lt;/author&gt;&lt;/authors&gt;&lt;/contributors&gt;&lt;titles&gt;&lt;title&gt;Caring for God&amp;apos;s people: Counseling and christian wholeness&lt;/title&gt;&lt;/titles&gt;&lt;dates&gt;&lt;year&gt;2000&lt;/year&gt;&lt;/dates&gt;&lt;pub-location&gt;Minneapols&lt;/pub-location&gt;&lt;publisher&gt;Fortress Press&lt;/publisher&gt;&lt;urls&gt;&lt;/urls&gt;&lt;/record&gt;&lt;/Cite&gt;&lt;/EndNote&gt;</w:instrText>
      </w:r>
      <w:r w:rsidR="00C44B08">
        <w:fldChar w:fldCharType="separate"/>
      </w:r>
      <w:r w:rsidR="004E3A21">
        <w:rPr>
          <w:noProof/>
        </w:rPr>
        <w:t>(</w:t>
      </w:r>
      <w:hyperlink w:anchor="_ENREF_5" w:tooltip="Culbertson, 2000 #632" w:history="1">
        <w:r w:rsidR="009B2AC0">
          <w:rPr>
            <w:noProof/>
          </w:rPr>
          <w:t>Culbertson, 2000, pp. 16-17</w:t>
        </w:r>
      </w:hyperlink>
      <w:r w:rsidR="004E3A21">
        <w:rPr>
          <w:noProof/>
        </w:rPr>
        <w:t>)</w:t>
      </w:r>
      <w:r w:rsidR="00C44B08">
        <w:fldChar w:fldCharType="end"/>
      </w:r>
      <w:r w:rsidR="007502E2">
        <w:t xml:space="preserve">. </w:t>
      </w:r>
    </w:p>
    <w:p w:rsidR="006D6BA8" w:rsidRDefault="006D6BA8" w:rsidP="007161E2">
      <w:pPr>
        <w:jc w:val="both"/>
      </w:pPr>
      <w:r>
        <w:t>O nafa tausi e pei ona</w:t>
      </w:r>
      <w:r w:rsidR="00344881">
        <w:t xml:space="preserve"> faaalia i luga, e </w:t>
      </w:r>
      <w:r>
        <w:t xml:space="preserve">ōpoōpotutū i totonu o </w:t>
      </w:r>
      <w:r w:rsidRPr="006D6BA8">
        <w:rPr>
          <w:i/>
        </w:rPr>
        <w:t>tala</w:t>
      </w:r>
      <w:r w:rsidR="00A9221C">
        <w:rPr>
          <w:i/>
        </w:rPr>
        <w:t xml:space="preserve"> tu’u</w:t>
      </w:r>
      <w:r w:rsidRPr="006D6BA8">
        <w:rPr>
          <w:i/>
        </w:rPr>
        <w:t xml:space="preserve"> faa-le-aiga</w:t>
      </w:r>
      <w:r>
        <w:t xml:space="preserve"> (family narratives</w:t>
      </w:r>
      <w:r w:rsidR="0021402A">
        <w:t xml:space="preserve"> and legends</w:t>
      </w:r>
      <w:r>
        <w:t xml:space="preserve">) ma </w:t>
      </w:r>
      <w:r w:rsidRPr="006D6BA8">
        <w:rPr>
          <w:i/>
        </w:rPr>
        <w:t>tala o le vavau a le aiga</w:t>
      </w:r>
      <w:r>
        <w:t xml:space="preserve"> (family myths). </w:t>
      </w:r>
    </w:p>
    <w:p w:rsidR="006D6BA8" w:rsidRDefault="00A9221C" w:rsidP="00A9221C">
      <w:pPr>
        <w:pStyle w:val="Heading4"/>
      </w:pPr>
      <w:r>
        <w:t>O Tala Tu’u ma Tala o le Vavau Faa-le-Aiga: Family Narratives and Myths</w:t>
      </w:r>
      <w:r>
        <w:br/>
      </w:r>
    </w:p>
    <w:p w:rsidR="00DC1DC5" w:rsidRDefault="00DC1DC5" w:rsidP="007161E2">
      <w:pPr>
        <w:jc w:val="both"/>
      </w:pPr>
      <w:r w:rsidRPr="00DC1DC5">
        <w:t>O tala tu’u (legends) ma tala o le vavau (family myths) a le aiga, o talitonuga ia e nofo ilo uma i ai le aiga</w:t>
      </w:r>
      <w:r>
        <w:t>,</w:t>
      </w:r>
      <w:r w:rsidRPr="00DC1DC5">
        <w:t xml:space="preserve"> e iloa ai le tulaga o le tagata ia i le</w:t>
      </w:r>
      <w:r>
        <w:t xml:space="preserve"> soifuaga o le aiga, ma iloa ai tiute ma nafa tausi o tagata uma. Ui i lea, e iloa uma foi e i latou, o ia ata faa-le-mafaufau (image) o le aiga, e le moni, ma e pei o ni igoa e talasua ai i taimi o fiafia </w:t>
      </w:r>
      <w:r w:rsidR="00C44B08">
        <w:fldChar w:fldCharType="begin"/>
      </w:r>
      <w:r>
        <w:instrText xml:space="preserve"> ADDIN EN.CITE &lt;EndNote&gt;&lt;Cite&gt;&lt;Author&gt;Ferreira&lt;/Author&gt;&lt;Year&gt;1963&lt;/Year&gt;&lt;RecNum&gt;634&lt;/RecNum&gt;&lt;DisplayText&gt;(Ferreira, 1963)&lt;/DisplayText&gt;&lt;record&gt;&lt;rec-number&gt;634&lt;/rec-number&gt;&lt;foreign-keys&gt;&lt;key app="EN" db-id="2advd0psdtfz9ieex9ovvsfgwdr5v0sadtza"&gt;634&lt;/key&gt;&lt;/foreign-keys&gt;&lt;ref-type name="Journal Article"&gt;17&lt;/ref-type&gt;&lt;contributors&gt;&lt;authors&gt;&lt;author&gt;Ferreira, Antonio&lt;/author&gt;&lt;/authors&gt;&lt;/contributors&gt;&lt;titles&gt;&lt;title&gt;Family myth and homeostasis&lt;/title&gt;&lt;secondary-title&gt;Archives of Gneral Psychiatry&lt;/secondary-title&gt;&lt;/titles&gt;&lt;periodical&gt;&lt;full-title&gt;Archives of Gneral Psychiatry&lt;/full-title&gt;&lt;/periodical&gt;&lt;pages&gt;457-463&lt;/pages&gt;&lt;volume&gt;9&lt;/volume&gt;&lt;dates&gt;&lt;year&gt;1963&lt;/year&gt;&lt;pub-dates&gt;&lt;date&gt;November&lt;/date&gt;&lt;/pub-dates&gt;&lt;/dates&gt;&lt;urls&gt;&lt;/urls&gt;&lt;/record&gt;&lt;/Cite&gt;&lt;/EndNote&gt;</w:instrText>
      </w:r>
      <w:r w:rsidR="00C44B08">
        <w:fldChar w:fldCharType="separate"/>
      </w:r>
      <w:r>
        <w:rPr>
          <w:noProof/>
        </w:rPr>
        <w:t>(</w:t>
      </w:r>
      <w:hyperlink w:anchor="_ENREF_6" w:tooltip="Ferreira, 1963 #634" w:history="1">
        <w:r w:rsidR="009B2AC0">
          <w:rPr>
            <w:noProof/>
          </w:rPr>
          <w:t>Ferreira, 1963</w:t>
        </w:r>
      </w:hyperlink>
      <w:r>
        <w:rPr>
          <w:noProof/>
        </w:rPr>
        <w:t>)</w:t>
      </w:r>
      <w:r w:rsidR="00C44B08">
        <w:fldChar w:fldCharType="end"/>
      </w:r>
      <w:r>
        <w:t>.</w:t>
      </w:r>
      <w:r w:rsidR="00151039">
        <w:t xml:space="preserve"> Peita’i, o ia tala e faatupu fiafia i tagata</w:t>
      </w:r>
      <w:r w:rsidR="006361A2">
        <w:t xml:space="preserve"> ma mafai ai ona galulue faatasi tagata ma faatumau ai le nofo lelei (family homeostasis or equilibrium). </w:t>
      </w:r>
      <w:r w:rsidR="005D7920">
        <w:t xml:space="preserve">O nei foi tala, latou te taliina le fesili </w:t>
      </w:r>
      <w:r w:rsidR="005D7920" w:rsidRPr="005D7920">
        <w:rPr>
          <w:i/>
        </w:rPr>
        <w:t>aiseā</w:t>
      </w:r>
      <w:r w:rsidR="005D7920">
        <w:t>—aiseā</w:t>
      </w:r>
      <w:r w:rsidR="00CB4270">
        <w:t xml:space="preserve"> na tupu a le lolo,</w:t>
      </w:r>
      <w:r w:rsidR="005D7920">
        <w:t xml:space="preserve"> </w:t>
      </w:r>
      <w:r w:rsidR="00CB4270" w:rsidRPr="00CB4270">
        <w:t>aiseā</w:t>
      </w:r>
      <w:r w:rsidR="00CB4270">
        <w:t xml:space="preserve"> na mu a le afi tele i Lealatele. </w:t>
      </w:r>
    </w:p>
    <w:p w:rsidR="00151039" w:rsidRDefault="00151039" w:rsidP="007161E2">
      <w:pPr>
        <w:jc w:val="both"/>
      </w:pPr>
    </w:p>
    <w:p w:rsidR="00285BA1" w:rsidRDefault="00A35E43" w:rsidP="007161E2">
      <w:pPr>
        <w:jc w:val="both"/>
      </w:pPr>
      <w:r>
        <w:t xml:space="preserve">O </w:t>
      </w:r>
      <w:r w:rsidRPr="00A35E43">
        <w:rPr>
          <w:i/>
        </w:rPr>
        <w:t>tala o le vavau</w:t>
      </w:r>
      <w:r>
        <w:t xml:space="preserve"> (myths) a le aiga, e atagia ai manatu autū o le </w:t>
      </w:r>
      <w:r w:rsidRPr="00A35E43">
        <w:rPr>
          <w:i/>
        </w:rPr>
        <w:t>lē fiafia</w:t>
      </w:r>
      <w:r>
        <w:t xml:space="preserve"> (unhappiness), e pei o le mo’omia o se tasi na te lavea’iina le aiga ona e le maua i le lotoifale tagata poo auala e fo’ia ai fitāituga o feagai ma le aiga. E atagia ai foi manatu o le fiafia</w:t>
      </w:r>
      <w:r w:rsidR="00495CB0">
        <w:t xml:space="preserve"> </w:t>
      </w:r>
      <w:r w:rsidR="00C44B08">
        <w:fldChar w:fldCharType="begin"/>
      </w:r>
      <w:r w:rsidR="00495CB0">
        <w:instrText xml:space="preserve"> ADDIN EN.CITE &lt;EndNote&gt;&lt;Cite&gt;&lt;Author&gt;Ferreira&lt;/Author&gt;&lt;Year&gt;1963&lt;/Year&gt;&lt;RecNum&gt;634&lt;/RecNum&gt;&lt;Pages&gt;1`; 55-61&lt;/Pages&gt;&lt;DisplayText&gt;(Ferreira, 1963, pp. 1; 55-61)&lt;/DisplayText&gt;&lt;record&gt;&lt;rec-number&gt;634&lt;/rec-number&gt;&lt;foreign-keys&gt;&lt;key app="EN" db-id="2advd0psdtfz9ieex9ovvsfgwdr5v0sadtza"&gt;634&lt;/key&gt;&lt;/foreign-keys&gt;&lt;ref-type name="Journal Article"&gt;17&lt;/ref-type&gt;&lt;contributors&gt;&lt;authors&gt;&lt;author&gt;Ferreira, Antonio&lt;/author&gt;&lt;/authors&gt;&lt;/contributors&gt;&lt;titles&gt;&lt;title&gt;Family myth and homeostasis&lt;/title&gt;&lt;secondary-title&gt;Archives of Gneral Psychiatry&lt;/secondary-title&gt;&lt;/titles&gt;&lt;periodical&gt;&lt;full-title&gt;Archives of Gneral Psychiatry&lt;/full-title&gt;&lt;/periodical&gt;&lt;pages&gt;457-463&lt;/pages&gt;&lt;volume&gt;9&lt;/volume&gt;&lt;dates&gt;&lt;year&gt;1963&lt;/year&gt;&lt;pub-dates&gt;&lt;date&gt;November&lt;/date&gt;&lt;/pub-dates&gt;&lt;/dates&gt;&lt;urls&gt;&lt;/urls&gt;&lt;/record&gt;&lt;/Cite&gt;&lt;/EndNote&gt;</w:instrText>
      </w:r>
      <w:r w:rsidR="00C44B08">
        <w:fldChar w:fldCharType="separate"/>
      </w:r>
      <w:r w:rsidR="00495CB0">
        <w:rPr>
          <w:noProof/>
        </w:rPr>
        <w:t>(</w:t>
      </w:r>
      <w:hyperlink w:anchor="_ENREF_6" w:tooltip="Ferreira, 1963 #634" w:history="1">
        <w:r w:rsidR="009B2AC0">
          <w:rPr>
            <w:noProof/>
          </w:rPr>
          <w:t>Ferreira, 1963, pp. 1; 55-61</w:t>
        </w:r>
      </w:hyperlink>
      <w:r w:rsidR="00495CB0">
        <w:rPr>
          <w:noProof/>
        </w:rPr>
        <w:t>)</w:t>
      </w:r>
      <w:r w:rsidR="00C44B08">
        <w:fldChar w:fldCharType="end"/>
      </w:r>
      <w:r>
        <w:t xml:space="preserve">. </w:t>
      </w:r>
      <w:r w:rsidR="00857694">
        <w:t xml:space="preserve">E iai foi tala (myths) o le lagimālie (family harmony), e ufitia ai tala faanoanoa ma tala falumaina. E i ai foi tala o le faamagaloina ma le faasaoina (Exculpation and Redemption) </w:t>
      </w:r>
      <w:r w:rsidR="005048E2">
        <w:t>e laualuga ai tagata e masani ona ta’ua o le mamoe uliuli ona o mea ogaoga na latou faia. O isi tala o tala o le faaolataga (myths of salvation)</w:t>
      </w:r>
      <w:r w:rsidR="001C423B">
        <w:t>, e lagona ai le leo: “Ana soifua mai le toeina e leai lava se mea e tupu”</w:t>
      </w:r>
      <w:r w:rsidR="002C5C16">
        <w:t xml:space="preserve"> auā o ia lava na te lavea’iina le aiga.</w:t>
      </w:r>
    </w:p>
    <w:p w:rsidR="006D6BA8" w:rsidRDefault="002C5C16" w:rsidP="007161E2">
      <w:pPr>
        <w:jc w:val="both"/>
      </w:pPr>
      <w:r>
        <w:t xml:space="preserve">E i ai foi le faavasegaina o le tele o tala faa-le-aiga e pei ona ta’ua e nisi </w:t>
      </w:r>
      <w:r w:rsidR="00C44B08">
        <w:fldChar w:fldCharType="begin"/>
      </w:r>
      <w:r>
        <w:instrText xml:space="preserve"> ADDIN EN.CITE &lt;EndNote&gt;&lt;Cite&gt;&lt;Author&gt;Byng-Hall&lt;/Author&gt;&lt;Year&gt;1979&lt;/Year&gt;&lt;RecNum&gt;635&lt;/RecNum&gt;&lt;DisplayText&gt;(Byng-Hall, 1979)&lt;/DisplayText&gt;&lt;record&gt;&lt;rec-number&gt;635&lt;/rec-number&gt;&lt;foreign-keys&gt;&lt;key app="EN" db-id="2advd0psdtfz9ieex9ovvsfgwdr5v0sadtza"&gt;635&lt;/key&gt;&lt;/foreign-keys&gt;&lt;ref-type name="Journal Article"&gt;17&lt;/ref-type&gt;&lt;contributors&gt;&lt;authors&gt;&lt;author&gt;Byng-Hall, John&lt;/author&gt;&lt;/authors&gt;&lt;/contributors&gt;&lt;titles&gt;&lt;title&gt;Re-editing family mythology during family therapy&lt;/title&gt;&lt;secondary-title&gt;Journal of Family Therapy&lt;/secondary-title&gt;&lt;/titles&gt;&lt;periodical&gt;&lt;full-title&gt;Journal of Family Therapy&lt;/full-title&gt;&lt;/periodical&gt;&lt;volume&gt;103-116&lt;/volume&gt;&lt;dates&gt;&lt;year&gt;1979&lt;/year&gt;&lt;/dates&gt;&lt;urls&gt;&lt;/urls&gt;&lt;/record&gt;&lt;/Cite&gt;&lt;/EndNote&gt;</w:instrText>
      </w:r>
      <w:r w:rsidR="00C44B08">
        <w:fldChar w:fldCharType="separate"/>
      </w:r>
      <w:r>
        <w:rPr>
          <w:noProof/>
        </w:rPr>
        <w:t>(</w:t>
      </w:r>
      <w:hyperlink w:anchor="_ENREF_4" w:tooltip="Byng-Hall, 1979 #635" w:history="1">
        <w:r w:rsidR="009B2AC0">
          <w:rPr>
            <w:noProof/>
          </w:rPr>
          <w:t>Byng-Hall, 1979</w:t>
        </w:r>
      </w:hyperlink>
      <w:r>
        <w:rPr>
          <w:noProof/>
        </w:rPr>
        <w:t>)</w:t>
      </w:r>
      <w:r w:rsidR="00C44B08">
        <w:fldChar w:fldCharType="end"/>
      </w:r>
      <w:r>
        <w:t xml:space="preserve">, </w:t>
      </w:r>
      <w:r w:rsidR="00CB4270">
        <w:t>a o nei tala,</w:t>
      </w:r>
      <w:r>
        <w:t xml:space="preserve"> e faamatalaina ai le mafuaaga o mea na tutupu i aso ua alu, ina ia faamanatu ai pea auala e foia ai faafitauli ma tausia ai le nofo lelei, ma ia ola pea le aiga</w:t>
      </w:r>
      <w:r w:rsidR="00285BA1">
        <w:t>,</w:t>
      </w:r>
      <w:r>
        <w:t xml:space="preserve"> o se aiga fiafia ma le manuia. </w:t>
      </w:r>
      <w:r w:rsidR="006A36CC">
        <w:t>O tala fo</w:t>
      </w:r>
      <w:r w:rsidR="00285BA1">
        <w:t>i</w:t>
      </w:r>
      <w:r w:rsidR="006A36CC">
        <w:t xml:space="preserve"> nei, e atili faamautuina ai igoa ma tofi (roles) o tagata uma i le aiga. </w:t>
      </w:r>
      <w:r w:rsidR="00CB4270">
        <w:t>Pei foi o le tala i le pati ta’oto a Fe’epo, o loo a’oa’o ma</w:t>
      </w:r>
      <w:r w:rsidR="00D1244E">
        <w:t>i</w:t>
      </w:r>
      <w:r w:rsidR="00CB4270">
        <w:t xml:space="preserve"> ai, (1) a le tautua matavela le atalii i lona tamā, e le manuia lava ona faiva (2) o faiva e le tapua’</w:t>
      </w:r>
      <w:r w:rsidR="00D1244E">
        <w:t xml:space="preserve">ia, e le manuia (3) o le nafa tausi a le taule’ale’a, o le tausi o ona matua. </w:t>
      </w:r>
    </w:p>
    <w:p w:rsidR="00DC1DC5" w:rsidRDefault="00DC1DC5" w:rsidP="007161E2">
      <w:pPr>
        <w:jc w:val="both"/>
      </w:pPr>
    </w:p>
    <w:p w:rsidR="006A36CC" w:rsidRDefault="006A36CC" w:rsidP="007161E2">
      <w:pPr>
        <w:jc w:val="both"/>
      </w:pPr>
      <w:r>
        <w:t xml:space="preserve">O taimi o mavaega a tua’a o aiga, o isi ia taimi e faamautuina ai tala tu’u ma tala o le vavau, atoa ai ma nafa tausi o loo tauaveina e tagata ta’ito’atasi o le aiga. </w:t>
      </w:r>
      <w:r w:rsidR="00285BA1" w:rsidRPr="00285BA1">
        <w:t>O tala foi nei, e atili faamautuina ai igoa ma tofi (roles) o tagata uma i le aiga.</w:t>
      </w:r>
    </w:p>
    <w:p w:rsidR="00A9221C" w:rsidRDefault="00A9221C" w:rsidP="007161E2">
      <w:pPr>
        <w:jc w:val="both"/>
      </w:pPr>
    </w:p>
    <w:p w:rsidR="0092497C" w:rsidRDefault="00056D4D" w:rsidP="00056D4D">
      <w:pPr>
        <w:pStyle w:val="Heading4"/>
      </w:pPr>
      <w:r>
        <w:t>O Mavaega</w:t>
      </w:r>
      <w:r w:rsidR="00F75957">
        <w:t>, Faamanuiaga, o</w:t>
      </w:r>
      <w:r>
        <w:t xml:space="preserve"> Toe ‘Upu </w:t>
      </w:r>
      <w:r w:rsidR="00F75957">
        <w:t xml:space="preserve">po o le valo’aga </w:t>
      </w:r>
      <w:r>
        <w:t>a le Tam</w:t>
      </w:r>
      <w:r>
        <w:rPr>
          <w:rFonts w:cs="Times New Roman"/>
        </w:rPr>
        <w:t>ā</w:t>
      </w:r>
      <w:r w:rsidR="004A719D">
        <w:rPr>
          <w:rFonts w:cs="Times New Roman"/>
        </w:rPr>
        <w:t>.</w:t>
      </w:r>
    </w:p>
    <w:p w:rsidR="004D4E41" w:rsidRDefault="004D4E41" w:rsidP="007161E2">
      <w:pPr>
        <w:jc w:val="both"/>
      </w:pPr>
    </w:p>
    <w:p w:rsidR="004D4E41" w:rsidRDefault="00441DF2" w:rsidP="007161E2">
      <w:pPr>
        <w:jc w:val="both"/>
      </w:pPr>
      <w:r>
        <w:t xml:space="preserve">I le aganuu a Samoa ma ona upu fai, e masani ona va’ava’alua le uiga o le </w:t>
      </w:r>
      <w:r w:rsidRPr="00441DF2">
        <w:rPr>
          <w:i/>
        </w:rPr>
        <w:t>mavaega</w:t>
      </w:r>
      <w:r>
        <w:rPr>
          <w:i/>
        </w:rPr>
        <w:t>,</w:t>
      </w:r>
      <w:r w:rsidRPr="00441DF2">
        <w:rPr>
          <w:i/>
        </w:rPr>
        <w:t xml:space="preserve"> </w:t>
      </w:r>
      <w:r>
        <w:t xml:space="preserve">o </w:t>
      </w:r>
      <w:r w:rsidRPr="00441DF2">
        <w:rPr>
          <w:i/>
        </w:rPr>
        <w:t>toe upu</w:t>
      </w:r>
      <w:r>
        <w:rPr>
          <w:i/>
        </w:rPr>
        <w:t>,</w:t>
      </w:r>
      <w:r>
        <w:t xml:space="preserve"> o </w:t>
      </w:r>
      <w:r w:rsidRPr="00441DF2">
        <w:rPr>
          <w:i/>
        </w:rPr>
        <w:t>faamanuiaga</w:t>
      </w:r>
      <w:r>
        <w:t xml:space="preserve"> ia poo ni </w:t>
      </w:r>
      <w:r w:rsidRPr="00441DF2">
        <w:rPr>
          <w:i/>
        </w:rPr>
        <w:t>tofiga</w:t>
      </w:r>
      <w:r>
        <w:t xml:space="preserve"> </w:t>
      </w:r>
      <w:r w:rsidR="00340043">
        <w:t xml:space="preserve">a </w:t>
      </w:r>
      <w:r>
        <w:t xml:space="preserve">se tamā i lana fanau ma le aiga. </w:t>
      </w:r>
      <w:r w:rsidR="00ED1C6E">
        <w:t>O le tele o ia toe taimi, e alu atu faatasi lava le faamavaega, o faamanuiaga ma tofiga</w:t>
      </w:r>
      <w:r w:rsidR="0052471C">
        <w:t>,</w:t>
      </w:r>
      <w:r w:rsidR="00ED1C6E">
        <w:t xml:space="preserve"> e pei o le mavaega a Malietoa na faamanuia ai ma totofi</w:t>
      </w:r>
      <w:r w:rsidR="000A35DD">
        <w:t xml:space="preserve"> ai</w:t>
      </w:r>
      <w:r w:rsidR="00ED1C6E">
        <w:t xml:space="preserve"> La’auli la te soso’o</w:t>
      </w:r>
      <w:r w:rsidR="006A36CC">
        <w:t xml:space="preserve"> i le suafa</w:t>
      </w:r>
      <w:r w:rsidR="00ED1C6E">
        <w:t>, ae matamata lona atal</w:t>
      </w:r>
      <w:r w:rsidR="0052471C">
        <w:t>ii</w:t>
      </w:r>
      <w:r w:rsidR="004A719D">
        <w:t xml:space="preserve"> moni o Vai</w:t>
      </w:r>
      <w:r w:rsidR="00ED1C6E">
        <w:t>to’elau</w:t>
      </w:r>
      <w:r w:rsidR="00ED1C6E" w:rsidRPr="00906D83">
        <w:t xml:space="preserve">. </w:t>
      </w:r>
      <w:r w:rsidR="0052471C" w:rsidRPr="00906D83">
        <w:t>E seāseā fetu’u e se matua le fanau i o latou toe taimi,</w:t>
      </w:r>
      <w:r w:rsidR="0052471C" w:rsidRPr="0052471C">
        <w:t xml:space="preserve"> vagana ai le tala i le “Tafea o le utu a Taufau” ina ua taligā le tama o Tupuivao.</w:t>
      </w:r>
      <w:r w:rsidR="0052471C">
        <w:t xml:space="preserve"> E faape</w:t>
      </w:r>
      <w:r w:rsidR="006A36CC">
        <w:t>n</w:t>
      </w:r>
      <w:r w:rsidR="0052471C">
        <w:t>a foi le tala a le Tusi Pa’ia, e matuā faamati’e lava upu tau māvae a toe ‘ulutaia o le nuu, pe a oo i o latou toe taimi, e pei o toe taimi o Iakopo (Kenese 49)</w:t>
      </w:r>
      <w:r w:rsidR="004A719D">
        <w:t>,</w:t>
      </w:r>
      <w:r w:rsidR="0052471C">
        <w:t xml:space="preserve"> </w:t>
      </w:r>
      <w:r w:rsidR="004A719D">
        <w:t>o</w:t>
      </w:r>
      <w:r w:rsidR="0052471C">
        <w:t xml:space="preserve"> Iosefa (Kenese 50:24-26)</w:t>
      </w:r>
      <w:r w:rsidR="004A719D">
        <w:t xml:space="preserve"> ma</w:t>
      </w:r>
      <w:r w:rsidR="004A719D" w:rsidRPr="004A719D">
        <w:t xml:space="preserve"> </w:t>
      </w:r>
      <w:r w:rsidR="004A719D">
        <w:t>Mose (Teuteronome 33).</w:t>
      </w:r>
      <w:r w:rsidR="0096348A">
        <w:t xml:space="preserve"> O loo i ai lava le avanoa o nisi e faalogo ai i le saunoa mai o matua i se upu mulimuli, ae maise pe a malomaloā lo latou faatafa gasegase. Ae ona o nei ona po ua tele ina saili i le maota gasegase togafitiga, ua tele ina i’u ai ‘i’inā le soifua </w:t>
      </w:r>
      <w:r w:rsidR="006A36CC">
        <w:t xml:space="preserve">o matua, </w:t>
      </w:r>
      <w:r w:rsidR="0096348A">
        <w:t xml:space="preserve">ma tau mou atu ai mea nei </w:t>
      </w:r>
      <w:r w:rsidR="006A3935">
        <w:t>o mavaega, sa masani ai tagata.</w:t>
      </w:r>
    </w:p>
    <w:p w:rsidR="0030123F" w:rsidRDefault="007322BE" w:rsidP="007161E2">
      <w:pPr>
        <w:jc w:val="both"/>
      </w:pPr>
      <w:r>
        <w:t xml:space="preserve">O upu taumavae a Iakopo i le Kenese 49, o loo atagia foi i toe upu a Mose (Teuteronome 33), a o </w:t>
      </w:r>
      <w:r w:rsidR="00344881">
        <w:t xml:space="preserve">tau </w:t>
      </w:r>
      <w:r>
        <w:t xml:space="preserve">tapena foi le faae’e </w:t>
      </w:r>
      <w:r w:rsidR="006A36CC">
        <w:t>o le</w:t>
      </w:r>
      <w:r>
        <w:t xml:space="preserve"> </w:t>
      </w:r>
      <w:r w:rsidR="00344881">
        <w:t>malaga</w:t>
      </w:r>
      <w:r>
        <w:t xml:space="preserve"> </w:t>
      </w:r>
      <w:r w:rsidR="006A36CC">
        <w:t xml:space="preserve">a Mose ia </w:t>
      </w:r>
      <w:r w:rsidR="00344881">
        <w:t>mo</w:t>
      </w:r>
      <w:r>
        <w:t xml:space="preserve"> le vaaloa o agaga. </w:t>
      </w:r>
    </w:p>
    <w:p w:rsidR="007B15D1" w:rsidRDefault="0037753A" w:rsidP="007161E2">
      <w:pPr>
        <w:jc w:val="both"/>
      </w:pPr>
      <w:r>
        <w:t xml:space="preserve">O le upu </w:t>
      </w:r>
      <w:r w:rsidRPr="00906D83">
        <w:t xml:space="preserve">Eperu </w:t>
      </w:r>
      <w:r w:rsidR="00706253" w:rsidRPr="00906D83">
        <w:rPr>
          <w:rFonts w:ascii="Bwhebb" w:hAnsi="Bwhebb" w:cs="Bwhebb"/>
          <w:sz w:val="36"/>
          <w:szCs w:val="36"/>
          <w:shd w:val="clear" w:color="auto" w:fill="FFFF00"/>
          <w:lang w:val="en-US" w:bidi="he-IL"/>
        </w:rPr>
        <w:t>%r:ïBe</w:t>
      </w:r>
      <w:r>
        <w:t xml:space="preserve"> lea e faaliliuina i le manuia</w:t>
      </w:r>
      <w:r w:rsidR="00352A10">
        <w:t xml:space="preserve"> </w:t>
      </w:r>
      <w:r w:rsidR="00352A10" w:rsidRPr="00352A10">
        <w:t>(bless)</w:t>
      </w:r>
      <w:r>
        <w:t>, e fai si lavelave o lona faaaogaina, auā</w:t>
      </w:r>
      <w:r w:rsidR="0030123F">
        <w:t xml:space="preserve"> e faafitu isi faaaogaina o lea lava upu i isi vaega o le Tusi Pa’ia (e.g. 1 Tupu 21:13; Iopu 2:9)</w:t>
      </w:r>
      <w:r w:rsidR="006510E7">
        <w:t>. O</w:t>
      </w:r>
      <w:r w:rsidR="0030123F">
        <w:t xml:space="preserve"> le uiga o faaaoga ai, </w:t>
      </w:r>
      <w:r w:rsidR="006510E7">
        <w:t xml:space="preserve">e le o le manuia, a </w:t>
      </w:r>
      <w:r w:rsidR="0030123F">
        <w:t xml:space="preserve">o le </w:t>
      </w:r>
      <w:r w:rsidR="0030123F" w:rsidRPr="0030123F">
        <w:rPr>
          <w:i/>
        </w:rPr>
        <w:t>malaia</w:t>
      </w:r>
      <w:r w:rsidR="0030123F">
        <w:t xml:space="preserve"> (curse); ua faafeagai (the opposite) lava </w:t>
      </w:r>
      <w:r w:rsidR="006510E7">
        <w:t xml:space="preserve">lea </w:t>
      </w:r>
      <w:r w:rsidR="0030123F">
        <w:t xml:space="preserve">ma le uiga o le </w:t>
      </w:r>
      <w:r w:rsidR="0030123F" w:rsidRPr="0030123F">
        <w:rPr>
          <w:i/>
        </w:rPr>
        <w:t>manuia</w:t>
      </w:r>
      <w:r w:rsidR="0030123F">
        <w:t xml:space="preserve"> o loo tauaveina lautele mo lenei upu. Lona uiga, e mafai ona faaulutala le Kenese 49 faapea: “O </w:t>
      </w:r>
      <w:r w:rsidR="006510E7">
        <w:t>faa</w:t>
      </w:r>
      <w:r w:rsidR="0030123F">
        <w:t xml:space="preserve">manuia ma </w:t>
      </w:r>
      <w:r w:rsidR="006510E7">
        <w:t>faa</w:t>
      </w:r>
      <w:r w:rsidR="0030123F">
        <w:t xml:space="preserve">malaia mai iā Iakopo.” </w:t>
      </w:r>
    </w:p>
    <w:p w:rsidR="00735523" w:rsidRDefault="00735523" w:rsidP="007161E2">
      <w:pPr>
        <w:jc w:val="both"/>
      </w:pPr>
      <w:r>
        <w:t>O le ulutala o “faamanuiaga,” e i ai le manatu e mafua mai le fuaiupu e 28: “</w:t>
      </w:r>
      <w:r w:rsidRPr="007B15D1">
        <w:rPr>
          <w:i/>
        </w:rPr>
        <w:t>o upu foi ia a lo latou tamā ia i latou, ua ia faamanuia atu ai foi i latou, taitoatasi ma lona manuia ua ia faamanuia ai i latou</w:t>
      </w:r>
      <w:r>
        <w:t xml:space="preserve">.” E ui lava sa āfea uma le fanau e sefulu ma le lua i upu faai’u a le tamā o Iakopo, ae na o le to’a lua lava taulele’a na patino i ai le upu faamanuia </w:t>
      </w:r>
      <w:r w:rsidR="007B15D1" w:rsidRPr="007B15D1">
        <w:rPr>
          <w:rFonts w:ascii="Bwhebb" w:hAnsi="Bwhebb" w:cs="Bwhebb"/>
          <w:sz w:val="36"/>
          <w:szCs w:val="36"/>
          <w:shd w:val="clear" w:color="auto" w:fill="FFFF00"/>
          <w:lang w:val="en-US" w:bidi="he-IL"/>
        </w:rPr>
        <w:t>%r:ïBe</w:t>
      </w:r>
      <w:r w:rsidR="007B15D1">
        <w:rPr>
          <w:rFonts w:ascii="Bwhebb" w:hAnsi="Bwhebb" w:cs="Bwhebb"/>
          <w:sz w:val="36"/>
          <w:szCs w:val="36"/>
          <w:shd w:val="clear" w:color="auto" w:fill="FFFF00"/>
          <w:lang w:val="en-US" w:bidi="he-IL"/>
        </w:rPr>
        <w:t>..</w:t>
      </w:r>
      <w:r w:rsidR="007B15D1">
        <w:t xml:space="preserve">. O le ala lea o le finau o nisi, e le o se faamanuia le mataupu nei e 49 </w:t>
      </w:r>
      <w:r w:rsidR="00C44B08">
        <w:fldChar w:fldCharType="begin"/>
      </w:r>
      <w:r w:rsidR="007B15D1">
        <w:instrText xml:space="preserve"> ADDIN EN.CITE &lt;EndNote&gt;&lt;Cite&gt;&lt;Author&gt;Brueggemann&lt;/Author&gt;&lt;Year&gt;1982&lt;/Year&gt;&lt;RecNum&gt;535&lt;/RecNum&gt;&lt;Pages&gt;365&lt;/Pages&gt;&lt;DisplayText&gt;(Brueggemann, 1982, p. 365)&lt;/DisplayText&gt;&lt;record&gt;&lt;rec-number&gt;535&lt;/rec-number&gt;&lt;foreign-keys&gt;&lt;key app="EN" db-id="2advd0psdtfz9ieex9ovvsfgwdr5v0sadtza"&gt;535&lt;/key&gt;&lt;/foreign-keys&gt;&lt;ref-type name="Serial"&gt;57&lt;/ref-type&gt;&lt;contributors&gt;&lt;authors&gt;&lt;author&gt;Brueggemann, Walter&lt;/author&gt;&lt;/authors&gt;&lt;secondary-authors&gt;&lt;author&gt;Miller, Patrick D&lt;/author&gt;&lt;/secondary-authors&gt;&lt;tertiary-authors&gt;&lt;author&gt;Mays, James Luther&lt;/author&gt;&lt;/tertiary-authors&gt;&lt;/contributors&gt;&lt;titles&gt;&lt;title&gt;Genesis&lt;/title&gt;&lt;tertiary-title&gt;Interpretation: A bible commentary for teaching and preaching&lt;/tertiary-title&gt;&lt;/titles&gt;&lt;dates&gt;&lt;year&gt;1982&lt;/year&gt;&lt;/dates&gt;&lt;pub-location&gt;Atlanta&lt;/pub-location&gt;&lt;publisher&gt;John Knox Press&lt;/publisher&gt;&lt;urls&gt;&lt;/urls&gt;&lt;/record&gt;&lt;/Cite&gt;&lt;/EndNote&gt;</w:instrText>
      </w:r>
      <w:r w:rsidR="00C44B08">
        <w:fldChar w:fldCharType="separate"/>
      </w:r>
      <w:r w:rsidR="007B15D1">
        <w:rPr>
          <w:noProof/>
        </w:rPr>
        <w:t>(</w:t>
      </w:r>
      <w:hyperlink w:anchor="_ENREF_3" w:tooltip="Brueggemann, 1982 #535" w:history="1">
        <w:r w:rsidR="009B2AC0">
          <w:rPr>
            <w:noProof/>
          </w:rPr>
          <w:t>Brueggemann, 1982, p. 365</w:t>
        </w:r>
      </w:hyperlink>
      <w:r w:rsidR="007B15D1">
        <w:rPr>
          <w:noProof/>
        </w:rPr>
        <w:t>)</w:t>
      </w:r>
      <w:r w:rsidR="00C44B08">
        <w:fldChar w:fldCharType="end"/>
      </w:r>
      <w:r w:rsidR="007B15D1">
        <w:t>, ae maise e tele taimi e foliga ai o se fetuu le lafolafo a le toeina.</w:t>
      </w:r>
    </w:p>
    <w:p w:rsidR="008C73FD" w:rsidRDefault="008C73FD" w:rsidP="007161E2">
      <w:pPr>
        <w:jc w:val="both"/>
      </w:pPr>
    </w:p>
    <w:p w:rsidR="006F03FE" w:rsidRDefault="006F03FE" w:rsidP="006F03FE">
      <w:pPr>
        <w:pStyle w:val="Heading4"/>
      </w:pPr>
      <w:r>
        <w:t>O le Ali’i-o-Aiga</w:t>
      </w:r>
    </w:p>
    <w:p w:rsidR="006F03FE" w:rsidRDefault="006F03FE" w:rsidP="006F03FE">
      <w:pPr>
        <w:jc w:val="both"/>
      </w:pPr>
    </w:p>
    <w:p w:rsidR="006F03FE" w:rsidRDefault="006F03FE" w:rsidP="006F03FE">
      <w:pPr>
        <w:jc w:val="both"/>
      </w:pPr>
      <w:r>
        <w:t xml:space="preserve">E felata’i le aganuu faasamoa ma aga faa-Iutaia i le tulaga ese o le ulumatua i le va nonofo ma isi ona uso poo tuafafne. O le ali’i o aiga, o le taulagi lea o le tama tane ulumatua i le faasamoa, e faatilo uma foi ia te ia tofi poo suafa o le aiga. O nei aso ua tele isi mafuaaga ua le pale ai le ulumatua i mea sina a aiga, a ua pale ai isi uso laiti, o ē ua faaeaina i galuega poo aoaoga, ia poo le faomalō foi i tofi e manatu nisi e tatau ona sē’ei ai le ulumatua. </w:t>
      </w:r>
    </w:p>
    <w:p w:rsidR="006F03FE" w:rsidRDefault="006F03FE" w:rsidP="006F03FE">
      <w:pPr>
        <w:jc w:val="both"/>
      </w:pPr>
      <w:r>
        <w:t xml:space="preserve">Ua le ese ia faiga ma mea o tutupu i le Tusi Pa’ia, auā na aveesea e Isaako le tofi o lana ulumatua o Esau, ma tuuina atu ia Iakopo. Na ave foi le faamuamua a Iakopo ia Iosefa, ae mea ane e lona sefulu ma le tasi o ia i le fanau e sefulu ma le lua, lea e ulumatua ai Reupena. Na faapito foi manū ia Tasi mo Isaako, i tofiga a le tamā o Aperaamo, ae faasavali i le ala lana ulumatua o Isamaeli. Ni isi ia o tala e tele o le Tusi Pa’ia o loo matamata tetele ai le tu’u faafeagai o le talitonuga, i tofi ma tulaga faapitoa o le ulumatua, na fāōa e le ui’i, e pei foi ona atagia i le tala i le “atali’i faamaumau ‘oa” (Luka 15:11-32). </w:t>
      </w:r>
    </w:p>
    <w:p w:rsidR="006F03FE" w:rsidRDefault="006F03FE" w:rsidP="006F03FE">
      <w:pPr>
        <w:jc w:val="both"/>
      </w:pPr>
      <w:r>
        <w:t>A iloilo la le faamasinoga a le tamā iā Isaako, lea na ia faamanuia ai Iakopo ae tafea le utu a le ulumatua o Esau, ona iloa lea, pei lava e faaitū’au le toeina i lona atali’i la’ititi. Ia o fea foi ni mea, na ia iloa lava e le o le leo lea o Esau, o le leo o Iakopo, a lea lava ua tatala lana ‘au’afa o manuia, ma faapulupulu ai Iakopo, ae tagiauē le ulumatua sa faamaoni le tautua tuāvae (Kenese 27: 19-29).</w:t>
      </w:r>
    </w:p>
    <w:p w:rsidR="00891F8B" w:rsidRDefault="00891F8B" w:rsidP="00891F8B">
      <w:pPr>
        <w:pStyle w:val="Heading4"/>
      </w:pPr>
      <w:r>
        <w:t xml:space="preserve">Toe </w:t>
      </w:r>
      <w:r>
        <w:rPr>
          <w:rFonts w:cs="Times New Roman"/>
        </w:rPr>
        <w:t>ā</w:t>
      </w:r>
      <w:r>
        <w:t>sia Tala Tu’u ma Tala o le Vavau a Aiga.</w:t>
      </w:r>
    </w:p>
    <w:p w:rsidR="00891F8B" w:rsidRDefault="00891F8B" w:rsidP="0068497E">
      <w:pPr>
        <w:jc w:val="both"/>
      </w:pPr>
    </w:p>
    <w:p w:rsidR="004854E8" w:rsidRDefault="0068497E" w:rsidP="0068497E">
      <w:pPr>
        <w:jc w:val="both"/>
      </w:pPr>
      <w:r>
        <w:t>O le mea moni, e foliga mai o tala tu’u (family stories and legends) ma tala o le vavau (family myths) o le aiga o Iakopo, lea ua toe faamanatu nei e le toeina i lona toe taimi. A o ia tala (family myths), o tala lava o mea na tutupu i fatia ua alu</w:t>
      </w:r>
      <w:r w:rsidR="005B39A1">
        <w:t xml:space="preserve"> i le soifua o tagata ta’ito’atasi o le fanau</w:t>
      </w:r>
      <w:r>
        <w:t xml:space="preserve">, </w:t>
      </w:r>
      <w:r w:rsidR="005B39A1">
        <w:t>lea ua toe fafagu</w:t>
      </w:r>
      <w:r>
        <w:t xml:space="preserve"> mai nei e le tamā</w:t>
      </w:r>
      <w:r w:rsidR="005B39A1">
        <w:t xml:space="preserve">, auā ua fai lava ia tala ma o latou nafa tausi. </w:t>
      </w:r>
    </w:p>
    <w:p w:rsidR="00891F8B" w:rsidRDefault="00B02D2D" w:rsidP="0068497E">
      <w:pPr>
        <w:jc w:val="both"/>
      </w:pPr>
      <w:r>
        <w:t>E le mafai foi ona atoa le faitauina o le mataupu e 49, e aunoa ma le faitauina ma malamalama i le tala’aga o le</w:t>
      </w:r>
      <w:r w:rsidR="004854E8">
        <w:t xml:space="preserve"> aiga o Iakopo i isi mataupu mai le amataga o le tusi nei a Kenese. </w:t>
      </w:r>
      <w:r>
        <w:t>A silasila i le ata o le gafa o le aiga i le itulau o i luma</w:t>
      </w:r>
      <w:r w:rsidR="004854E8">
        <w:t>, ona faigofie lea ona faia se valo’aga e uiga i tupulaga o i luma o lenei aiga</w:t>
      </w:r>
      <w:r w:rsidR="006D58F8">
        <w:t>, auā o loo i ai faasino ala ma faailoilo a tua’ā ua mavae ma e matutua, o le a solisoli mulivae ae foi suli lalovaoa o le aiga.</w:t>
      </w:r>
      <w:r w:rsidR="00891F8B">
        <w:t xml:space="preserve"> </w:t>
      </w:r>
    </w:p>
    <w:p w:rsidR="008C73FD" w:rsidRDefault="008C73FD" w:rsidP="007161E2">
      <w:pPr>
        <w:jc w:val="both"/>
      </w:pPr>
    </w:p>
    <w:p w:rsidR="008C73FD" w:rsidRDefault="00D77BBC" w:rsidP="00D77BBC">
      <w:pPr>
        <w:pStyle w:val="Heading4"/>
      </w:pPr>
      <w:r>
        <w:t>O le Fanau e sefulu ma le lua</w:t>
      </w:r>
    </w:p>
    <w:p w:rsidR="006F03FE" w:rsidRDefault="006F03FE" w:rsidP="007161E2">
      <w:pPr>
        <w:jc w:val="both"/>
      </w:pPr>
    </w:p>
    <w:p w:rsidR="00345BB1" w:rsidRPr="0012743A" w:rsidRDefault="00345BB1" w:rsidP="007161E2">
      <w:pPr>
        <w:jc w:val="both"/>
        <w:rPr>
          <w:b/>
        </w:rPr>
      </w:pPr>
      <w:r w:rsidRPr="0012743A">
        <w:rPr>
          <w:b/>
        </w:rPr>
        <w:t>Reupena</w:t>
      </w:r>
    </w:p>
    <w:p w:rsidR="006F03FE" w:rsidRDefault="00345BB1" w:rsidP="007161E2">
      <w:pPr>
        <w:jc w:val="both"/>
      </w:pPr>
      <w:r>
        <w:t xml:space="preserve">Na amata le folasaga a Iakopo mo Reupena i upu “o la’u ulumatua lava oe…” ma sa faapea o le a to mai se matūpalapala faa-le-ulumatua, o le tuuina i ai o le pule (authority) ma le faaluaina o lona tofi i le fanua e faatusa i uso laiti. Mea anē na o upu faifai ma le inoino ina ua toe vavane mai </w:t>
      </w:r>
      <w:r w:rsidR="008972E3">
        <w:t xml:space="preserve">le tala tu’u i </w:t>
      </w:r>
      <w:r>
        <w:t>lona soli o tofaga o lona tamā, ina ua la momoe ma Pila le palake (auauna) a lona tamā</w:t>
      </w:r>
      <w:r w:rsidR="008972E3">
        <w:t xml:space="preserve"> (Kenese 35:22). </w:t>
      </w:r>
      <w:r w:rsidR="00AA5949">
        <w:t>Ua le selesele lenei ulumatua i se manuia poo o se faamanuia, ina ua molimau galuega le lelei na ia faia.</w:t>
      </w:r>
      <w:r w:rsidR="0012743A">
        <w:t xml:space="preserve"> O le uiga o lona igoa, “ua silasila mai le Atua i lo’u tiga” (Ken. 29:32), ua avea nei ma, “silasila mai i lo’u maasiasi.”</w:t>
      </w:r>
    </w:p>
    <w:p w:rsidR="006F03FE" w:rsidRDefault="004130BC" w:rsidP="007161E2">
      <w:pPr>
        <w:jc w:val="both"/>
      </w:pPr>
      <w:r w:rsidRPr="0012743A">
        <w:rPr>
          <w:b/>
        </w:rPr>
        <w:t>Simeona</w:t>
      </w:r>
      <w:r>
        <w:t xml:space="preserve"> ma </w:t>
      </w:r>
      <w:r w:rsidRPr="0012743A">
        <w:rPr>
          <w:b/>
        </w:rPr>
        <w:t>Levi</w:t>
      </w:r>
    </w:p>
    <w:p w:rsidR="004130BC" w:rsidRDefault="004130BC" w:rsidP="007161E2">
      <w:pPr>
        <w:jc w:val="both"/>
      </w:pPr>
      <w:r>
        <w:t>O le uso lenei u</w:t>
      </w:r>
      <w:r w:rsidR="00FF4A35">
        <w:t xml:space="preserve">a faatusa i le toa manumanu (The avenger), o loo tu’ua’ia i lo la fasi o tagata i le pelu e taui ai le faa-malosiga (rape) o Tina (Kenese 34) ma fai ma mea e inosia ai Iakopo (f. 30) </w:t>
      </w:r>
      <w:r w:rsidR="00936509">
        <w:t xml:space="preserve">lo la tamā </w:t>
      </w:r>
      <w:r w:rsidR="00FF4A35">
        <w:t>e tagata. O loo faaseā fo</w:t>
      </w:r>
      <w:r w:rsidR="00415C9F">
        <w:t>i</w:t>
      </w:r>
      <w:r w:rsidR="00FF4A35">
        <w:t xml:space="preserve"> le tamā i lo la ita</w:t>
      </w:r>
      <w:r w:rsidR="00415C9F">
        <w:t xml:space="preserve"> ua silisili ma ua tele, o lona uiga e i ai lava le ita e le talia e le a</w:t>
      </w:r>
      <w:r w:rsidR="00936509">
        <w:t>iga pe a soona tele nauā, ma oo ma ai le faalumaina.</w:t>
      </w:r>
    </w:p>
    <w:p w:rsidR="00FF4A35" w:rsidRPr="0012743A" w:rsidRDefault="00FF4A35" w:rsidP="007161E2">
      <w:pPr>
        <w:jc w:val="both"/>
        <w:rPr>
          <w:b/>
        </w:rPr>
      </w:pPr>
      <w:r w:rsidRPr="0012743A">
        <w:rPr>
          <w:b/>
        </w:rPr>
        <w:t>Iuta</w:t>
      </w:r>
    </w:p>
    <w:p w:rsidR="00FF4A35" w:rsidRDefault="00936509" w:rsidP="007161E2">
      <w:pPr>
        <w:jc w:val="both"/>
      </w:pPr>
      <w:r>
        <w:t>O Iuta s</w:t>
      </w:r>
      <w:r w:rsidR="006C154B">
        <w:t xml:space="preserve">a auai faatasi ma Reupena i le faasaoina mai o Iosefa i le fasiotia e ona uso (Ken. 37:26), ma sa faigofie ona ia lagona ona </w:t>
      </w:r>
      <w:r w:rsidR="00D42FC5">
        <w:t>sesē (Ken. 38).</w:t>
      </w:r>
      <w:r w:rsidR="006C154B">
        <w:t xml:space="preserve"> </w:t>
      </w:r>
      <w:r w:rsidR="00D42FC5">
        <w:t>Ua faatusa ia i</w:t>
      </w:r>
      <w:r w:rsidR="006C154B">
        <w:t xml:space="preserve"> le Leona</w:t>
      </w:r>
      <w:r w:rsidR="00D42FC5">
        <w:t>,</w:t>
      </w:r>
      <w:r w:rsidR="006C154B">
        <w:t xml:space="preserve"> o le faailoga o lona malosi</w:t>
      </w:r>
      <w:r w:rsidR="00435EF2">
        <w:t>, ma na o Iuta ma Iosefa o atagia ai se upu faamanuia. O le uiga o le igoa o Iuta o le “ave le viiga i le Atua,” ma o loo atagia ai foi i</w:t>
      </w:r>
      <w:r w:rsidR="00D42FC5">
        <w:t>i</w:t>
      </w:r>
      <w:r w:rsidR="00435EF2">
        <w:t xml:space="preserve">na lagona o le tamā mo le atali’i. </w:t>
      </w:r>
    </w:p>
    <w:p w:rsidR="00D42FC5" w:rsidRDefault="00D42FC5" w:rsidP="007161E2">
      <w:pPr>
        <w:jc w:val="both"/>
      </w:pPr>
    </w:p>
    <w:p w:rsidR="00C14951" w:rsidRDefault="00C14951" w:rsidP="007161E2">
      <w:pPr>
        <w:jc w:val="both"/>
      </w:pPr>
    </w:p>
    <w:p w:rsidR="00C14951" w:rsidRDefault="00C14951" w:rsidP="007161E2">
      <w:pPr>
        <w:jc w:val="both"/>
      </w:pPr>
    </w:p>
    <w:p w:rsidR="00435EF2" w:rsidRDefault="00770ED7" w:rsidP="007161E2">
      <w:pPr>
        <w:jc w:val="both"/>
      </w:pPr>
      <w:r w:rsidRPr="00770ED7">
        <w:rPr>
          <w:b/>
        </w:rPr>
        <w:t>Iosefa</w:t>
      </w:r>
    </w:p>
    <w:p w:rsidR="009E0714" w:rsidRDefault="00770ED7" w:rsidP="007161E2">
      <w:pPr>
        <w:jc w:val="both"/>
      </w:pPr>
      <w:r>
        <w:t xml:space="preserve">E aupito </w:t>
      </w:r>
      <w:r w:rsidR="00265B0E">
        <w:t xml:space="preserve">tele upu </w:t>
      </w:r>
      <w:r w:rsidR="00D42FC5">
        <w:t xml:space="preserve">o le mavaega </w:t>
      </w:r>
      <w:r>
        <w:t xml:space="preserve">na fai </w:t>
      </w:r>
      <w:r w:rsidR="00D42FC5">
        <w:t>iā</w:t>
      </w:r>
      <w:r>
        <w:t xml:space="preserve"> Iosefa (ff. 22-26), ma o ia foi lea o loo manino le ave i ai o </w:t>
      </w:r>
      <w:r w:rsidRPr="00770ED7">
        <w:rPr>
          <w:i/>
        </w:rPr>
        <w:t>faamanuiaga</w:t>
      </w:r>
      <w:r>
        <w:t xml:space="preserve"> a le tamā</w:t>
      </w:r>
      <w:r w:rsidR="006212BD">
        <w:t xml:space="preserve">, auā e faaono ona faaaogā le upu manuia </w:t>
      </w:r>
      <w:r w:rsidR="0060271A" w:rsidRPr="007B15D1">
        <w:rPr>
          <w:rFonts w:ascii="Bwhebb" w:hAnsi="Bwhebb" w:cs="Bwhebb"/>
          <w:sz w:val="36"/>
          <w:szCs w:val="36"/>
          <w:shd w:val="clear" w:color="auto" w:fill="FFFF00"/>
          <w:lang w:val="en-US" w:bidi="he-IL"/>
        </w:rPr>
        <w:t>%r:ïB</w:t>
      </w:r>
      <w:r w:rsidR="0060271A">
        <w:t xml:space="preserve"> </w:t>
      </w:r>
      <w:r w:rsidR="006212BD">
        <w:t xml:space="preserve">poo le faamanuia </w:t>
      </w:r>
      <w:r w:rsidR="0060271A">
        <w:rPr>
          <w:rFonts w:ascii="Bwhebb" w:hAnsi="Bwhebb" w:cs="Bwhebb"/>
          <w:sz w:val="36"/>
          <w:szCs w:val="36"/>
          <w:lang w:val="en-US" w:bidi="he-IL"/>
        </w:rPr>
        <w:t>tkoïr&gt;Bi</w:t>
      </w:r>
      <w:r w:rsidR="0060271A">
        <w:t xml:space="preserve"> (beracah) </w:t>
      </w:r>
      <w:r w:rsidR="006212BD">
        <w:t>mo Iosefa</w:t>
      </w:r>
      <w:r w:rsidR="00B0507F">
        <w:t>, ae le o faaaogaina lava lea upu i le isi to’a sefulku ma le tasi o le fanau</w:t>
      </w:r>
      <w:r w:rsidR="006212BD">
        <w:t xml:space="preserve">. </w:t>
      </w:r>
      <w:r w:rsidR="00B0507F">
        <w:t>O Iosefa</w:t>
      </w:r>
      <w:r w:rsidR="0060271A" w:rsidRPr="0060271A">
        <w:t xml:space="preserve"> o le ulumatua a Rasela, o le avā le</w:t>
      </w:r>
      <w:r w:rsidR="0060271A">
        <w:t>a sa sili ona alofa i ai Iakop</w:t>
      </w:r>
      <w:r w:rsidR="00C849ED">
        <w:t>o, nai lo tinā uma o lana fanau; o le uiga fo</w:t>
      </w:r>
      <w:r w:rsidR="00D94B45">
        <w:t>i</w:t>
      </w:r>
      <w:r w:rsidR="00C849ED">
        <w:t xml:space="preserve"> o lona i</w:t>
      </w:r>
      <w:r w:rsidR="00D94B45">
        <w:t>goa, o le “faateleina po o le faaopoopoina”</w:t>
      </w:r>
      <w:r w:rsidR="00C44B08">
        <w:fldChar w:fldCharType="begin"/>
      </w:r>
      <w:r w:rsidR="009B2AC0">
        <w:instrText xml:space="preserve"> ADDIN EN.CITE &lt;EndNote&gt;&lt;Cite&gt;&lt;Author&gt;Blair&lt;/Author&gt;&lt;RecNum&gt;637&lt;/RecNum&gt;&lt;DisplayText&gt;(Blair, 1990)&lt;/DisplayText&gt;&lt;record&gt;&lt;rec-number&gt;637&lt;/rec-number&gt;&lt;foreign-keys&gt;&lt;key app="EN" db-id="2advd0psdtfz9ieex9ovvsfgwdr5v0sadtza"&gt;637&lt;/key&gt;&lt;/foreign-keys&gt;&lt;ref-type name="Dictionary"&gt;52&lt;/ref-type&gt;&lt;contributors&gt;&lt;authors&gt;&lt;author&gt;Blair, E. P&lt;/author&gt;&lt;/authors&gt;&lt;secondary-authors&gt;&lt;author&gt;Buttrick, George Arthur&lt;/author&gt;&lt;/secondary-authors&gt;&lt;/contributors&gt;&lt;titles&gt;&lt;title&gt;Joseph&lt;/title&gt;&lt;secondary-title&gt; The Interpreter&amp;apos;s Dictionary of the Bible&lt;/secondary-title&gt;&lt;/titles&gt;&lt;pages&gt;979&lt;/pages&gt;&lt;volume&gt;2&lt;/volume&gt;&lt;dates&gt;&lt;year&gt;1990&lt;/year&gt;&lt;/dates&gt;&lt;pub-location&gt;Nashville&lt;/pub-location&gt;&lt;publisher&gt;Abingdon Press&lt;/publisher&gt;&lt;urls&gt;&lt;/urls&gt;&lt;/record&gt;&lt;/Cite&gt;&lt;Cite&gt;&lt;Author&gt;Blair&lt;/Author&gt;&lt;Year&gt;1990&lt;/Year&gt;&lt;RecNum&gt;637&lt;/RecNum&gt;&lt;record&gt;&lt;rec-number&gt;637&lt;/rec-number&gt;&lt;foreign-keys&gt;&lt;key app="EN" db-id="2advd0psdtfz9ieex9ovvsfgwdr5v0sadtza"&gt;637&lt;/key&gt;&lt;/foreign-keys&gt;&lt;ref-type name="Dictionary"&gt;52&lt;/ref-type&gt;&lt;contributors&gt;&lt;authors&gt;&lt;author&gt;Blair, E. P&lt;/author&gt;&lt;/authors&gt;&lt;secondary-authors&gt;&lt;author&gt;Buttrick, George Arthur&lt;/author&gt;&lt;/secondary-authors&gt;&lt;/contributors&gt;&lt;titles&gt;&lt;title&gt;Joseph&lt;/title&gt;&lt;secondary-title&gt; The Interpreter&amp;apos;s Dictionary of the Bible&lt;/secondary-title&gt;&lt;/titles&gt;&lt;pages&gt;979&lt;/pages&gt;&lt;volume&gt;2&lt;/volume&gt;&lt;dates&gt;&lt;year&gt;1990&lt;/year&gt;&lt;/dates&gt;&lt;pub-location&gt;Nashville&lt;/pub-location&gt;&lt;publisher&gt;Abingdon Press&lt;/publisher&gt;&lt;urls&gt;&lt;/urls&gt;&lt;/record&gt;&lt;/Cite&gt;&lt;/EndNote&gt;</w:instrText>
      </w:r>
      <w:r w:rsidR="00C44B08">
        <w:fldChar w:fldCharType="separate"/>
      </w:r>
      <w:r w:rsidR="009B2AC0">
        <w:rPr>
          <w:noProof/>
        </w:rPr>
        <w:t>(</w:t>
      </w:r>
      <w:hyperlink w:anchor="_ENREF_2" w:tooltip="Blair, 1990 #637" w:history="1">
        <w:r w:rsidR="009B2AC0">
          <w:rPr>
            <w:noProof/>
          </w:rPr>
          <w:t>Blair, 1990</w:t>
        </w:r>
      </w:hyperlink>
      <w:r w:rsidR="009B2AC0">
        <w:rPr>
          <w:noProof/>
        </w:rPr>
        <w:t>)</w:t>
      </w:r>
      <w:r w:rsidR="00C44B08">
        <w:fldChar w:fldCharType="end"/>
      </w:r>
      <w:r w:rsidR="00D94B45">
        <w:t xml:space="preserve">—Ia faaopoopo e le Atua sou manuia. Afai o Rasela le pele a Iakopo, ai foi o le miti lea a le toeina, </w:t>
      </w:r>
      <w:r w:rsidR="00422D68">
        <w:t>ina ia sili lava ona faaopoopo fatuā’afa o</w:t>
      </w:r>
      <w:r w:rsidR="00D94B45">
        <w:t xml:space="preserve"> manu</w:t>
      </w:r>
      <w:r w:rsidR="00422D68">
        <w:t>i</w:t>
      </w:r>
      <w:r w:rsidR="00D94B45">
        <w:t>a o lona atal</w:t>
      </w:r>
      <w:r w:rsidR="00422D68">
        <w:t>i’i</w:t>
      </w:r>
      <w:r w:rsidR="00D94B45">
        <w:t xml:space="preserve"> lea, i lo le fanau uma.</w:t>
      </w:r>
      <w:r w:rsidR="00C52780" w:rsidRPr="00C52780">
        <w:t xml:space="preserve"> E le faagaloina le loto faamagalo ma le sa’ilimalō o Iosefa na faaeaina ai ma avatu lona tamā ma le aiga i Aikupito.</w:t>
      </w:r>
    </w:p>
    <w:p w:rsidR="009E0714" w:rsidRDefault="00C52780" w:rsidP="007161E2">
      <w:pPr>
        <w:jc w:val="both"/>
      </w:pPr>
      <w:r w:rsidRPr="00C52780">
        <w:t xml:space="preserve">O le mavaega la a Iakopo </w:t>
      </w:r>
      <w:r>
        <w:t xml:space="preserve">mo Iosefa </w:t>
      </w:r>
      <w:r w:rsidRPr="00C52780">
        <w:t xml:space="preserve">ao le’i to lana manava, o lona toe avanoa lea faa-le-tamā, le tamā ua tumu i le fiafia, e </w:t>
      </w:r>
      <w:r>
        <w:t xml:space="preserve">faafetai atu ai, ma </w:t>
      </w:r>
      <w:r w:rsidRPr="00C52780">
        <w:t>tuuina atu tofi ma faamanuiaga faa-le-ulumatua, i l</w:t>
      </w:r>
      <w:r>
        <w:t xml:space="preserve">e atalii lona sefulu ma le tasi, o le “Tama Lelei” lea ma le “ave fu’a” lea, na te faatini le aiga o Sa Iakopō i se lumana’i manuia. </w:t>
      </w:r>
      <w:r w:rsidRPr="00C52780">
        <w:t>“E ese ā le matua i le usoga, ese le matua i tofiga.”</w:t>
      </w:r>
    </w:p>
    <w:p w:rsidR="009E0714" w:rsidRPr="00594719" w:rsidRDefault="00594719" w:rsidP="007161E2">
      <w:pPr>
        <w:jc w:val="both"/>
        <w:rPr>
          <w:b/>
        </w:rPr>
      </w:pPr>
      <w:r w:rsidRPr="00594719">
        <w:rPr>
          <w:b/>
        </w:rPr>
        <w:t>Peniamina</w:t>
      </w:r>
    </w:p>
    <w:p w:rsidR="003F23F5" w:rsidRDefault="003F23F5" w:rsidP="007161E2">
      <w:pPr>
        <w:jc w:val="both"/>
      </w:pPr>
      <w:r>
        <w:t>O le ui’i lea o le fanau, ui i lea, ua leai se manuia poo se alofa faa-valea faa-matua i le pepe o le aiga, e na o a sa fanau  totonu o le nu’u pa’ia. O Penamina ma isi o le fanau ua le ta’ua, peiseai ua na ona faamatala e le toeina o ni galuega o le a latou fai, ae o loo atagia i ia galuega ma nafa tausi, o tiute</w:t>
      </w:r>
      <w:r w:rsidRPr="003F23F5">
        <w:t xml:space="preserve"> </w:t>
      </w:r>
      <w:r>
        <w:t>lava (roles) ia sa masani ai i latou ia, i le tagata ma lona tiute tau’ave, o tiute o lea ua opoopotutū ma faamaonia i totonu tala tu’u ma tala o le vavau a le a</w:t>
      </w:r>
      <w:r w:rsidR="001249AF">
        <w:t>i</w:t>
      </w:r>
      <w:r>
        <w:t>ga</w:t>
      </w:r>
      <w:r w:rsidR="001249AF">
        <w:t>,</w:t>
      </w:r>
      <w:r w:rsidR="001249AF" w:rsidRPr="001249AF">
        <w:t xml:space="preserve"> </w:t>
      </w:r>
      <w:r w:rsidR="001249AF">
        <w:t xml:space="preserve">e faamatala pea </w:t>
      </w:r>
      <w:r w:rsidR="001249AF" w:rsidRPr="001249AF">
        <w:t>i lea tupulaga ma lea tupulaga</w:t>
      </w:r>
      <w:r w:rsidR="001249AF">
        <w:t xml:space="preserve">. </w:t>
      </w:r>
    </w:p>
    <w:p w:rsidR="003F23F5" w:rsidRDefault="003F23F5" w:rsidP="007161E2">
      <w:pPr>
        <w:jc w:val="both"/>
      </w:pPr>
    </w:p>
    <w:p w:rsidR="001249AF" w:rsidRDefault="001249AF" w:rsidP="001249AF">
      <w:pPr>
        <w:pStyle w:val="Heading4"/>
      </w:pPr>
      <w:r>
        <w:t>O Upu Fa’aiu</w:t>
      </w:r>
    </w:p>
    <w:p w:rsidR="001249AF" w:rsidRDefault="001249AF" w:rsidP="007161E2">
      <w:pPr>
        <w:jc w:val="both"/>
      </w:pPr>
    </w:p>
    <w:p w:rsidR="009E0714" w:rsidRDefault="00265B0E" w:rsidP="007161E2">
      <w:pPr>
        <w:jc w:val="both"/>
      </w:pPr>
      <w:r>
        <w:t xml:space="preserve">O le vaai faa-tusitala (narratology) mai totonu o suesuega faa-le-mafaufau (psychology), e iloa </w:t>
      </w:r>
      <w:r w:rsidR="00636100">
        <w:t xml:space="preserve">gofie </w:t>
      </w:r>
      <w:r>
        <w:t>ai le auala o loo faatulaga ai (position) o tatou tagata i totonu o tala tu’u poo tala tusitusia</w:t>
      </w:r>
      <w:r w:rsidR="00636100">
        <w:t xml:space="preserve"> o aiga</w:t>
      </w:r>
      <w:r>
        <w:t xml:space="preserve">, ina ia </w:t>
      </w:r>
      <w:r w:rsidRPr="001249AF">
        <w:rPr>
          <w:highlight w:val="yellow"/>
        </w:rPr>
        <w:t>faa’au’au</w:t>
      </w:r>
      <w:r>
        <w:t xml:space="preserve"> le tala ia i tatou lava o tusia poo faamatalaina le tala. Lona uiga, o le taatiaga o le tala o iai nei</w:t>
      </w:r>
      <w:r w:rsidR="00636100">
        <w:t xml:space="preserve"> (Ken. 49)</w:t>
      </w:r>
      <w:r>
        <w:t xml:space="preserve">, e foliga o le </w:t>
      </w:r>
      <w:r w:rsidR="00F0349A">
        <w:t>tala tu’u lea poo le tala o le vavau a le aiga o Iakopo, e tusa ma lona faamatalaina ma</w:t>
      </w:r>
      <w:r w:rsidR="00636100">
        <w:t>i</w:t>
      </w:r>
      <w:r w:rsidR="00F0349A">
        <w:t xml:space="preserve"> le manatu (perspective) o Iosefa</w:t>
      </w:r>
      <w:r w:rsidR="00636100">
        <w:t xml:space="preserve"> lava ia</w:t>
      </w:r>
      <w:r w:rsidR="00B0507F">
        <w:t>, poo le manatu foi o lona</w:t>
      </w:r>
      <w:r w:rsidR="00F0349A">
        <w:t xml:space="preserve"> tamā o Iakopo. </w:t>
      </w:r>
    </w:p>
    <w:p w:rsidR="009E0714" w:rsidRDefault="009E0714" w:rsidP="007161E2">
      <w:pPr>
        <w:jc w:val="both"/>
      </w:pPr>
    </w:p>
    <w:p w:rsidR="00636100" w:rsidRDefault="00F13C66" w:rsidP="007161E2">
      <w:pPr>
        <w:jc w:val="both"/>
      </w:pPr>
      <w:r>
        <w:t>Sa lafi Aperaamo i tua o le loto o lana av</w:t>
      </w:r>
      <w:r w:rsidR="002D15A6">
        <w:t>ā o Sara, ma tofia ai le ui’i o Isaako na te ave tofi ma manuia o le ulumatua o Isamaeli. Sa faatuatuana’i foi</w:t>
      </w:r>
      <w:r w:rsidR="00670CF3">
        <w:t xml:space="preserve"> e Isaako</w:t>
      </w:r>
      <w:r w:rsidR="002D15A6">
        <w:t xml:space="preserve"> le leo mai o Esau i le leo o Iakopo, faatasi ai m</w:t>
      </w:r>
      <w:r w:rsidR="00E16405">
        <w:t>a le soona vave tele mai o le tū</w:t>
      </w:r>
      <w:r w:rsidR="002D15A6">
        <w:t xml:space="preserve">liga a Esau </w:t>
      </w:r>
      <w:r w:rsidR="00EF2DF2">
        <w:t xml:space="preserve">(Iakopo) </w:t>
      </w:r>
      <w:r w:rsidR="002D15A6">
        <w:t>(“</w:t>
      </w:r>
      <w:r w:rsidR="00EF2DF2">
        <w:t xml:space="preserve">lo’u atali’i e, </w:t>
      </w:r>
      <w:r w:rsidR="002D15A6">
        <w:t>pe faapefea ona e vave maua?” Ken. 27:20), a la na te iloa o le tuliga i le vao e alu a</w:t>
      </w:r>
      <w:r w:rsidR="00EF2DF2">
        <w:t>i</w:t>
      </w:r>
      <w:r w:rsidR="002D15A6">
        <w:t xml:space="preserve"> le aso atoa.</w:t>
      </w:r>
      <w:r w:rsidR="00EF2DF2">
        <w:t xml:space="preserve"> </w:t>
      </w:r>
      <w:r w:rsidR="00C1646B">
        <w:t>Anusā foi sona leiloa o le eseesega o le tino</w:t>
      </w:r>
      <w:r w:rsidR="00C14951">
        <w:t xml:space="preserve"> fulufulua o Esau ma le ofu e fai i pa’u manu</w:t>
      </w:r>
      <w:r w:rsidR="00C1646B">
        <w:t xml:space="preserve"> </w:t>
      </w:r>
      <w:r w:rsidR="00C14951">
        <w:t xml:space="preserve">o Iakopo. </w:t>
      </w:r>
      <w:r w:rsidR="00EF2DF2">
        <w:t>Ua tu’</w:t>
      </w:r>
      <w:r w:rsidR="009666A3">
        <w:t>uā</w:t>
      </w:r>
      <w:r w:rsidR="00EF2DF2">
        <w:t>’i</w:t>
      </w:r>
      <w:r w:rsidR="000D4C24">
        <w:t>a lava e le tusitala le pō</w:t>
      </w:r>
      <w:r w:rsidR="00EF2DF2">
        <w:t xml:space="preserve"> o le va’ai a le tamā, ina ia talia ai le lē tonu ma le faaitū’au o </w:t>
      </w:r>
      <w:r w:rsidR="00E16405">
        <w:t xml:space="preserve">ana </w:t>
      </w:r>
      <w:r w:rsidR="00EF2DF2">
        <w:t>tofiga, ua faamanuia ai le ui’i, ae falōlō le ulumatua.</w:t>
      </w:r>
      <w:r w:rsidR="00C1646B">
        <w:t xml:space="preserve"> </w:t>
      </w:r>
      <w:r w:rsidR="003D50BD">
        <w:t xml:space="preserve">Lea foi ua </w:t>
      </w:r>
      <w:r w:rsidR="000D4C24" w:rsidRPr="000D4C24">
        <w:t xml:space="preserve">tau le pua ma lafo i si tinā o Repeka, ina ia </w:t>
      </w:r>
      <w:r w:rsidR="000D4C24" w:rsidRPr="000D4C24">
        <w:rPr>
          <w:highlight w:val="yellow"/>
        </w:rPr>
        <w:t>faa’au’au</w:t>
      </w:r>
      <w:r w:rsidR="000D4C24" w:rsidRPr="000D4C24">
        <w:t xml:space="preserve"> pea le tala i le mata’ivi o Isaako, o loo folau lava i lagimā e aunoa ma sona ‘aleu i totonu o lenei tala.</w:t>
      </w:r>
      <w:r w:rsidR="007E1134">
        <w:t>O le aumai foi o lenei tala i le taimi tonu ua taunuu ai le tamā i toe minute o lona soifua, ae maise ai ua pa’i tumutumu tigā fa’alevaleva o le taulia ai o le fala ma le apulusia o tofaga, ua le mafai ai lava e se tasi o le fanau ona fesilga le tonu po o le lē tonu o tofiga ua fai.</w:t>
      </w:r>
    </w:p>
    <w:p w:rsidR="000D4C24" w:rsidRDefault="00C14951" w:rsidP="001249AF">
      <w:pPr>
        <w:jc w:val="both"/>
      </w:pPr>
      <w:r w:rsidRPr="00C14951">
        <w:t>O toe upu a Iakopo, o loo aliali mai ai, o faaiuga ma faatinoga a lana fanau i taimi ua alu, e aafia ai foi l</w:t>
      </w:r>
      <w:r w:rsidR="00E16405">
        <w:t>e taunuu po o le lē taunuu o se</w:t>
      </w:r>
      <w:r w:rsidRPr="00C14951">
        <w:t xml:space="preserve"> atalii i se manuia. O le mafaufau foi lena e fausia ai le talitonuga, “o le ala i le pule o le tautua,” o le ala i le manuia o le faamaoni.</w:t>
      </w:r>
      <w:r w:rsidR="00B0507F">
        <w:t xml:space="preserve"> </w:t>
      </w:r>
    </w:p>
    <w:p w:rsidR="007912BE" w:rsidRDefault="007E1134" w:rsidP="001249AF">
      <w:pPr>
        <w:jc w:val="both"/>
      </w:pPr>
      <w:r>
        <w:t>Afai e moni o tala tu’u (fam</w:t>
      </w:r>
      <w:r w:rsidR="005E5D7F">
        <w:t>i</w:t>
      </w:r>
      <w:r>
        <w:t>ly narratives/legends) ma tala o le vavau (family myths) faa-le-aiga o loo atagia ai o tatou tiute ma nafa tausi</w:t>
      </w:r>
      <w:r w:rsidR="00507004">
        <w:t xml:space="preserve">, ma iloa ai foi o </w:t>
      </w:r>
      <w:r w:rsidR="005E5D7F">
        <w:t>i</w:t>
      </w:r>
      <w:r w:rsidR="00507004">
        <w:t>s</w:t>
      </w:r>
      <w:r w:rsidR="005E5D7F">
        <w:t>i</w:t>
      </w:r>
      <w:r w:rsidR="00507004">
        <w:t xml:space="preserve"> e malō</w:t>
      </w:r>
      <w:r w:rsidR="005E5D7F">
        <w:t xml:space="preserve"> a o isi e falolō i </w:t>
      </w:r>
      <w:r w:rsidR="005E5D7F" w:rsidRPr="005E5D7F">
        <w:t xml:space="preserve">tofi </w:t>
      </w:r>
      <w:r w:rsidR="005E5D7F">
        <w:t>ma lotoifale o aiga, o le tala fiafia mai le Kenese 49, e mafai lava e i tatou ona suia tala tu’u o ō tatou olaga. O le faafanua o le gafa o le aiga o Iakopo i ona augātupulaga e ono o loo faaalia, o loo matamata tetele ai le suia e le ‘au laiti o le tala tu’u o ō latou soifua, ma liūa ai le vai o Sina e le gata i tofi, ae faapea foi manuia.</w:t>
      </w:r>
      <w:r w:rsidR="00680134">
        <w:t xml:space="preserve"> O le ofu o Iakopo i le ofu pa’u manu, o lona finau lava lea ia suia</w:t>
      </w:r>
      <w:r w:rsidR="003D50BD">
        <w:t xml:space="preserve"> lona tofi faa-le-ui’i</w:t>
      </w:r>
      <w:r w:rsidR="00680134">
        <w:t xml:space="preserve">, ma ia tusia </w:t>
      </w:r>
      <w:r w:rsidR="00680134" w:rsidRPr="00680134">
        <w:t xml:space="preserve">lava </w:t>
      </w:r>
      <w:r w:rsidR="00680134">
        <w:t xml:space="preserve">e ia le tala tu’u o lona lava olaga, ae aua ne’i tusia e isi, pe talia tofiga a isi. </w:t>
      </w:r>
      <w:r w:rsidR="003D50BD">
        <w:t xml:space="preserve">O le manatu o Iakopo, </w:t>
      </w:r>
      <w:r w:rsidR="009C5C9F">
        <w:t>“</w:t>
      </w:r>
      <w:r w:rsidR="003D50BD">
        <w:t>sau se isi e ui’i, e le valea foi nei fanau, o faiva o ai malō, a o faiva o ai e falolō?</w:t>
      </w:r>
      <w:r w:rsidR="009C5C9F">
        <w:t>”</w:t>
      </w:r>
    </w:p>
    <w:p w:rsidR="004C6F18" w:rsidRDefault="000D4C24" w:rsidP="006C154B">
      <w:pPr>
        <w:jc w:val="both"/>
      </w:pPr>
      <w:r w:rsidRPr="000D4C24">
        <w:t>Atonu lava o lenei tala e le o ni faa</w:t>
      </w:r>
      <w:r>
        <w:t xml:space="preserve">manuiaga a le tamā i le fanau, a o le toe to manatu o le tamā i le soifuaga o ola ai le fanau, ma le eseesega o ā latou taleni ma nafa tausi. O le </w:t>
      </w:r>
      <w:r w:rsidR="001440C1">
        <w:t>tulaga o tagata ta’ito’atasi</w:t>
      </w:r>
      <w:r>
        <w:t xml:space="preserve"> </w:t>
      </w:r>
      <w:r w:rsidR="001440C1">
        <w:t xml:space="preserve">i totonu o le aiga. </w:t>
      </w:r>
      <w:r w:rsidR="00587C66">
        <w:t>O le ala lea o lona manatu, se’i paepaeulufanua le lotoifale o le fanau ma le aiga, ao le’i tu’ua e ia le mafutaga. O lana faamanatu la, e āfua mai i mea ua uma ona tutupu sa va’ai i ai. O le tu’uālalo la, a</w:t>
      </w:r>
      <w:r w:rsidR="001440C1">
        <w:t xml:space="preserve"> ita, aua le soona ita valea, e le lelei le fasioti tagata, ia maua le loto faamagalo. Aua foi le sopo tuā’oi ma soli ai tofaga o matua. O le tama poto (pei o Iosefa—faamatala miti) e mata’u i le Atua, o le amatagata lena o mea lelei uma, e ēa ai aiga ma nuu. O upu māvae a le tamā o se valo’aga foi lea i le taunuuga o le tagata e tusa ma ana galuega fai. </w:t>
      </w:r>
    </w:p>
    <w:p w:rsidR="00587C66" w:rsidRDefault="00587C66" w:rsidP="006C154B">
      <w:pPr>
        <w:jc w:val="both"/>
      </w:pPr>
      <w:r>
        <w:t>O le Kenese 49, o le mavaega, o le faamanuiaga, o le tofiga ma le valo’aga a Iakopo i lana fanau i le taunuuga o le olaga o le tagata ma le aiga, tusa ma ana amio ma galuega e fai. Tusa lava pe eseese taleni, ae a galulue faatasi, ona maua lava lea o se aiga fealofani ma le manuia. O manuia foi na maua e Iakopo poo Iosefa, e lei faapito lava manū ia Tasi, ae sa faasafua mo matua ma le aiga.</w:t>
      </w:r>
    </w:p>
    <w:p w:rsidR="004C6F18" w:rsidRDefault="001440C1" w:rsidP="006C154B">
      <w:pPr>
        <w:jc w:val="both"/>
      </w:pPr>
      <w:r>
        <w:t>Ina ua alu ane Iosefa e avane lana fanau e to’alua se’</w:t>
      </w:r>
      <w:r w:rsidR="004C6F18">
        <w:t>i</w:t>
      </w:r>
      <w:r>
        <w:t xml:space="preserve"> faamanuia i a</w:t>
      </w:r>
      <w:r w:rsidR="004C6F18">
        <w:t>i</w:t>
      </w:r>
      <w:r>
        <w:t xml:space="preserve"> lona tamā (Ken. 48), </w:t>
      </w:r>
      <w:r w:rsidR="004C6F18">
        <w:t xml:space="preserve">ae tago le toe’ina fesuia’i ona lima ma tuu le lima taumatau i le tama la’ititi o Efaraima, ae tuu le lima tauagavale i le ulumatua o Manase. </w:t>
      </w:r>
    </w:p>
    <w:p w:rsidR="005E5D7F" w:rsidRDefault="004C6F18" w:rsidP="006C154B">
      <w:pPr>
        <w:jc w:val="both"/>
      </w:pPr>
      <w:r>
        <w:t>E matua Manase i le usoga; ae ‘ese ā le matua i le usoga, ‘ese le matua i tofiga.</w:t>
      </w:r>
    </w:p>
    <w:p w:rsidR="00B0507F" w:rsidRDefault="00B0507F" w:rsidP="007912BE"/>
    <w:p w:rsidR="005A51F3" w:rsidRDefault="004C6F18" w:rsidP="009666A3">
      <w:r>
        <w:t xml:space="preserve">Ia </w:t>
      </w:r>
      <w:r w:rsidR="0011758D">
        <w:t>faa</w:t>
      </w:r>
      <w:r>
        <w:t xml:space="preserve">manuia tele </w:t>
      </w:r>
      <w:r w:rsidR="0011758D">
        <w:t xml:space="preserve">e le Atua </w:t>
      </w:r>
      <w:r>
        <w:t>lenei mafutaga, Soifua.</w:t>
      </w:r>
    </w:p>
    <w:p w:rsidR="000A35DD" w:rsidRDefault="000A35DD" w:rsidP="000A35DD">
      <w:pPr>
        <w:spacing w:after="0" w:line="240" w:lineRule="auto"/>
        <w:ind w:left="720" w:hanging="720"/>
        <w:jc w:val="center"/>
      </w:pPr>
      <w:r>
        <w:t>Bibliography</w:t>
      </w:r>
    </w:p>
    <w:p w:rsidR="000A35DD" w:rsidRDefault="000A35DD" w:rsidP="004E3A21">
      <w:pPr>
        <w:spacing w:after="0" w:line="240" w:lineRule="auto"/>
        <w:ind w:left="720" w:hanging="720"/>
        <w:jc w:val="both"/>
      </w:pPr>
    </w:p>
    <w:p w:rsidR="009B2AC0" w:rsidRDefault="00C44B08" w:rsidP="009B2AC0">
      <w:pPr>
        <w:spacing w:after="0" w:line="240" w:lineRule="auto"/>
        <w:ind w:left="720" w:hanging="720"/>
        <w:jc w:val="both"/>
        <w:rPr>
          <w:noProof/>
        </w:rPr>
      </w:pPr>
      <w:r>
        <w:fldChar w:fldCharType="begin"/>
      </w:r>
      <w:r w:rsidR="00117D5F">
        <w:instrText xml:space="preserve"> ADDIN EN.REFLIST </w:instrText>
      </w:r>
      <w:r>
        <w:fldChar w:fldCharType="separate"/>
      </w:r>
      <w:bookmarkStart w:id="1" w:name="_ENREF_1"/>
      <w:r w:rsidR="009B2AC0">
        <w:rPr>
          <w:noProof/>
        </w:rPr>
        <w:t xml:space="preserve">Allen, D. (1988). </w:t>
      </w:r>
      <w:r w:rsidR="009B2AC0" w:rsidRPr="009B2AC0">
        <w:rPr>
          <w:i/>
          <w:noProof/>
        </w:rPr>
        <w:t>A family systems approach to individual psychotherapy</w:t>
      </w:r>
      <w:r w:rsidR="009B2AC0">
        <w:rPr>
          <w:noProof/>
        </w:rPr>
        <w:t>. Northvale: Jason Aronson.</w:t>
      </w:r>
      <w:bookmarkEnd w:id="1"/>
    </w:p>
    <w:p w:rsidR="009B2AC0" w:rsidRDefault="009B2AC0" w:rsidP="009B2AC0">
      <w:pPr>
        <w:spacing w:after="0" w:line="240" w:lineRule="auto"/>
        <w:ind w:left="720" w:hanging="720"/>
        <w:jc w:val="both"/>
        <w:rPr>
          <w:noProof/>
        </w:rPr>
      </w:pPr>
      <w:bookmarkStart w:id="2" w:name="_ENREF_2"/>
      <w:r>
        <w:rPr>
          <w:noProof/>
        </w:rPr>
        <w:t>Blair, E. P. (Ed.) (1990) The Interpreter's Dictionary of the Bible  (Vols. 2). Nashville: Abingdon Press.</w:t>
      </w:r>
      <w:bookmarkEnd w:id="2"/>
    </w:p>
    <w:p w:rsidR="009B2AC0" w:rsidRDefault="009B2AC0" w:rsidP="009B2AC0">
      <w:pPr>
        <w:spacing w:after="0" w:line="240" w:lineRule="auto"/>
        <w:ind w:left="720" w:hanging="720"/>
        <w:jc w:val="both"/>
        <w:rPr>
          <w:noProof/>
        </w:rPr>
      </w:pPr>
      <w:bookmarkStart w:id="3" w:name="_ENREF_3"/>
      <w:r>
        <w:rPr>
          <w:noProof/>
        </w:rPr>
        <w:t xml:space="preserve">Brueggemann, W. (1982) Genesis. In J. L. Mays (Series Ed.), </w:t>
      </w:r>
      <w:r w:rsidRPr="009B2AC0">
        <w:rPr>
          <w:i/>
          <w:noProof/>
        </w:rPr>
        <w:t>Interpretation: A bible commentary for teaching and preaching</w:t>
      </w:r>
      <w:r>
        <w:rPr>
          <w:noProof/>
        </w:rPr>
        <w:t>. Atlanta: John Knox Press.</w:t>
      </w:r>
      <w:bookmarkEnd w:id="3"/>
    </w:p>
    <w:p w:rsidR="009B2AC0" w:rsidRDefault="009B2AC0" w:rsidP="009B2AC0">
      <w:pPr>
        <w:spacing w:after="0" w:line="240" w:lineRule="auto"/>
        <w:ind w:left="720" w:hanging="720"/>
        <w:jc w:val="both"/>
        <w:rPr>
          <w:noProof/>
        </w:rPr>
      </w:pPr>
      <w:bookmarkStart w:id="4" w:name="_ENREF_4"/>
      <w:r>
        <w:rPr>
          <w:noProof/>
        </w:rPr>
        <w:t xml:space="preserve">Byng-Hall, J. (1979). Re-editing family mythology during family therapy. </w:t>
      </w:r>
      <w:r w:rsidRPr="009B2AC0">
        <w:rPr>
          <w:i/>
          <w:noProof/>
        </w:rPr>
        <w:t>Journal of Family Therapy, 103-116</w:t>
      </w:r>
      <w:r>
        <w:rPr>
          <w:noProof/>
        </w:rPr>
        <w:t xml:space="preserve">. </w:t>
      </w:r>
      <w:bookmarkEnd w:id="4"/>
    </w:p>
    <w:p w:rsidR="009B2AC0" w:rsidRDefault="009B2AC0" w:rsidP="009B2AC0">
      <w:pPr>
        <w:spacing w:after="0" w:line="240" w:lineRule="auto"/>
        <w:ind w:left="720" w:hanging="720"/>
        <w:jc w:val="both"/>
        <w:rPr>
          <w:noProof/>
        </w:rPr>
      </w:pPr>
      <w:bookmarkStart w:id="5" w:name="_ENREF_5"/>
      <w:r>
        <w:rPr>
          <w:noProof/>
        </w:rPr>
        <w:t xml:space="preserve">Culbertson, P. L. (2000). </w:t>
      </w:r>
      <w:r w:rsidRPr="009B2AC0">
        <w:rPr>
          <w:i/>
          <w:noProof/>
        </w:rPr>
        <w:t>Caring for God's people: Counseling and christian wholeness</w:t>
      </w:r>
      <w:r>
        <w:rPr>
          <w:noProof/>
        </w:rPr>
        <w:t>. Minneapols: Fortress Press.</w:t>
      </w:r>
      <w:bookmarkEnd w:id="5"/>
    </w:p>
    <w:p w:rsidR="009B2AC0" w:rsidRDefault="009B2AC0" w:rsidP="009B2AC0">
      <w:pPr>
        <w:spacing w:after="0" w:line="240" w:lineRule="auto"/>
        <w:ind w:left="720" w:hanging="720"/>
        <w:jc w:val="both"/>
        <w:rPr>
          <w:noProof/>
        </w:rPr>
      </w:pPr>
      <w:bookmarkStart w:id="6" w:name="_ENREF_6"/>
      <w:r>
        <w:rPr>
          <w:noProof/>
        </w:rPr>
        <w:t xml:space="preserve">Ferreira, A. (1963). Family myth and homeostasis. </w:t>
      </w:r>
      <w:r w:rsidRPr="009B2AC0">
        <w:rPr>
          <w:i/>
          <w:noProof/>
        </w:rPr>
        <w:t>Archives of Gneral Psychiatry, 9</w:t>
      </w:r>
      <w:r>
        <w:rPr>
          <w:noProof/>
        </w:rPr>
        <w:t xml:space="preserve">, 457-463. </w:t>
      </w:r>
      <w:bookmarkEnd w:id="6"/>
    </w:p>
    <w:p w:rsidR="009B2AC0" w:rsidRDefault="009B2AC0" w:rsidP="009B2AC0">
      <w:pPr>
        <w:spacing w:line="240" w:lineRule="auto"/>
        <w:ind w:left="720" w:hanging="720"/>
        <w:jc w:val="both"/>
        <w:rPr>
          <w:noProof/>
        </w:rPr>
      </w:pPr>
      <w:bookmarkStart w:id="7" w:name="_ENREF_7"/>
      <w:r>
        <w:rPr>
          <w:noProof/>
        </w:rPr>
        <w:t xml:space="preserve"> The new interpreter's Bible. (2010). B. R. Gaventa &amp; D. Petersen (Eds.), </w:t>
      </w:r>
      <w:r w:rsidRPr="009B2AC0">
        <w:rPr>
          <w:i/>
          <w:noProof/>
        </w:rPr>
        <w:t xml:space="preserve">One volume commentary </w:t>
      </w:r>
      <w:r>
        <w:rPr>
          <w:noProof/>
        </w:rPr>
        <w:t xml:space="preserve">  </w:t>
      </w:r>
      <w:bookmarkEnd w:id="7"/>
    </w:p>
    <w:p w:rsidR="009B2AC0" w:rsidRDefault="009B2AC0" w:rsidP="009B2AC0">
      <w:pPr>
        <w:spacing w:line="240" w:lineRule="auto"/>
        <w:jc w:val="both"/>
        <w:rPr>
          <w:noProof/>
        </w:rPr>
      </w:pPr>
    </w:p>
    <w:p w:rsidR="00F86350" w:rsidRPr="007161E2" w:rsidRDefault="00C44B08" w:rsidP="007161E2">
      <w:pPr>
        <w:jc w:val="both"/>
      </w:pPr>
      <w:r>
        <w:fldChar w:fldCharType="end"/>
      </w:r>
    </w:p>
    <w:sectPr w:rsidR="00F86350" w:rsidRPr="007161E2" w:rsidSect="00EA4CED">
      <w:type w:val="evenPage"/>
      <w:pgSz w:w="11906" w:h="16838"/>
      <w:pgMar w:top="1440" w:right="1440" w:bottom="1440" w:left="1440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C565E" w:rsidRDefault="003C565E" w:rsidP="006F62BA">
      <w:pPr>
        <w:spacing w:after="0" w:line="240" w:lineRule="auto"/>
      </w:pPr>
      <w:r>
        <w:separator/>
      </w:r>
    </w:p>
  </w:endnote>
  <w:endnote w:type="continuationSeparator" w:id="0">
    <w:p w:rsidR="003C565E" w:rsidRDefault="003C565E" w:rsidP="006F62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Bwhebb">
    <w:panose1 w:val="020004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757785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B15D1" w:rsidRDefault="00C44B08">
        <w:pPr>
          <w:pStyle w:val="Footer"/>
          <w:jc w:val="center"/>
        </w:pPr>
        <w:r>
          <w:fldChar w:fldCharType="begin"/>
        </w:r>
        <w:r w:rsidR="007B15D1">
          <w:instrText xml:space="preserve"> PAGE   \* MERGEFORMAT </w:instrText>
        </w:r>
        <w:r>
          <w:fldChar w:fldCharType="separate"/>
        </w:r>
        <w:r w:rsidR="00485A40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7B15D1" w:rsidRDefault="007B15D1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C565E" w:rsidRDefault="003C565E" w:rsidP="006F62BA">
      <w:pPr>
        <w:spacing w:after="0" w:line="240" w:lineRule="auto"/>
      </w:pPr>
      <w:r>
        <w:separator/>
      </w:r>
    </w:p>
  </w:footnote>
  <w:footnote w:type="continuationSeparator" w:id="0">
    <w:p w:rsidR="003C565E" w:rsidRDefault="003C565E" w:rsidP="006F62B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2B36B6F"/>
    <w:multiLevelType w:val="hybridMultilevel"/>
    <w:tmpl w:val="91CCDC4C"/>
    <w:lvl w:ilvl="0" w:tplc="0C7A21B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BF6560D"/>
    <w:multiLevelType w:val="hybridMultilevel"/>
    <w:tmpl w:val="DD32438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2A35514"/>
    <w:multiLevelType w:val="hybridMultilevel"/>
    <w:tmpl w:val="3FAAD3E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EA728A8"/>
    <w:multiLevelType w:val="hybridMultilevel"/>
    <w:tmpl w:val="FCE4496E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9"/>
  <w:hideSpellingErrors/>
  <w:proofState w:grammar="clean"/>
  <w:defaultTabStop w:val="720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advd0psdtfz9ieex9ovvsfgwdr5v0sadtza&quot;&gt;Library Copy&lt;record-ids&gt;&lt;item&gt;535&lt;/item&gt;&lt;item&gt;631&lt;/item&gt;&lt;item&gt;632&lt;/item&gt;&lt;item&gt;633&lt;/item&gt;&lt;item&gt;634&lt;/item&gt;&lt;item&gt;635&lt;/item&gt;&lt;item&gt;637&lt;/item&gt;&lt;/record-ids&gt;&lt;/item&gt;&lt;/Libraries&gt;"/>
  </w:docVars>
  <w:rsids>
    <w:rsidRoot w:val="00936423"/>
    <w:rsid w:val="00007CED"/>
    <w:rsid w:val="00056D4D"/>
    <w:rsid w:val="00091E29"/>
    <w:rsid w:val="000963DA"/>
    <w:rsid w:val="000A35DD"/>
    <w:rsid w:val="000C39D0"/>
    <w:rsid w:val="000D4C24"/>
    <w:rsid w:val="000E68DA"/>
    <w:rsid w:val="001105B7"/>
    <w:rsid w:val="0011758D"/>
    <w:rsid w:val="00117D5F"/>
    <w:rsid w:val="001249AF"/>
    <w:rsid w:val="0012743A"/>
    <w:rsid w:val="001440C1"/>
    <w:rsid w:val="00151039"/>
    <w:rsid w:val="00172CC4"/>
    <w:rsid w:val="001772A2"/>
    <w:rsid w:val="00177AC6"/>
    <w:rsid w:val="00196112"/>
    <w:rsid w:val="001A3754"/>
    <w:rsid w:val="001B2BA8"/>
    <w:rsid w:val="001C26D8"/>
    <w:rsid w:val="001C423B"/>
    <w:rsid w:val="001D040E"/>
    <w:rsid w:val="001E16DF"/>
    <w:rsid w:val="001E7D53"/>
    <w:rsid w:val="0021402A"/>
    <w:rsid w:val="00242115"/>
    <w:rsid w:val="00244AF6"/>
    <w:rsid w:val="002540C0"/>
    <w:rsid w:val="00265B0E"/>
    <w:rsid w:val="00276D26"/>
    <w:rsid w:val="00285BA1"/>
    <w:rsid w:val="002B5442"/>
    <w:rsid w:val="002C5C16"/>
    <w:rsid w:val="002D15A6"/>
    <w:rsid w:val="002E0E8B"/>
    <w:rsid w:val="002E74E9"/>
    <w:rsid w:val="0030123F"/>
    <w:rsid w:val="00311D2B"/>
    <w:rsid w:val="003148E3"/>
    <w:rsid w:val="00330677"/>
    <w:rsid w:val="00340043"/>
    <w:rsid w:val="00344881"/>
    <w:rsid w:val="00345BB1"/>
    <w:rsid w:val="00352A10"/>
    <w:rsid w:val="00370379"/>
    <w:rsid w:val="0037753A"/>
    <w:rsid w:val="00384D8C"/>
    <w:rsid w:val="003C565E"/>
    <w:rsid w:val="003C5A11"/>
    <w:rsid w:val="003D50BD"/>
    <w:rsid w:val="003F23F5"/>
    <w:rsid w:val="003F3E29"/>
    <w:rsid w:val="004130BC"/>
    <w:rsid w:val="00415C9F"/>
    <w:rsid w:val="00422D68"/>
    <w:rsid w:val="00435EF2"/>
    <w:rsid w:val="00441DF2"/>
    <w:rsid w:val="004854E8"/>
    <w:rsid w:val="00485A40"/>
    <w:rsid w:val="00493C95"/>
    <w:rsid w:val="00495CB0"/>
    <w:rsid w:val="004A6546"/>
    <w:rsid w:val="004A719D"/>
    <w:rsid w:val="004B0CC7"/>
    <w:rsid w:val="004C1A18"/>
    <w:rsid w:val="004C6F18"/>
    <w:rsid w:val="004D4E41"/>
    <w:rsid w:val="004E177B"/>
    <w:rsid w:val="004E3A21"/>
    <w:rsid w:val="005048E2"/>
    <w:rsid w:val="00507004"/>
    <w:rsid w:val="00516B2C"/>
    <w:rsid w:val="0052471C"/>
    <w:rsid w:val="00551219"/>
    <w:rsid w:val="00587C66"/>
    <w:rsid w:val="00594719"/>
    <w:rsid w:val="005A51F3"/>
    <w:rsid w:val="005A5570"/>
    <w:rsid w:val="005B2978"/>
    <w:rsid w:val="005B39A1"/>
    <w:rsid w:val="005D7920"/>
    <w:rsid w:val="005E5D7F"/>
    <w:rsid w:val="005F58CB"/>
    <w:rsid w:val="0060271A"/>
    <w:rsid w:val="006050A1"/>
    <w:rsid w:val="00614C98"/>
    <w:rsid w:val="00616E1C"/>
    <w:rsid w:val="006212BD"/>
    <w:rsid w:val="00636100"/>
    <w:rsid w:val="006361A2"/>
    <w:rsid w:val="006510E7"/>
    <w:rsid w:val="00670CF3"/>
    <w:rsid w:val="00680134"/>
    <w:rsid w:val="00684460"/>
    <w:rsid w:val="0068497E"/>
    <w:rsid w:val="00684F93"/>
    <w:rsid w:val="00696BB0"/>
    <w:rsid w:val="0069773D"/>
    <w:rsid w:val="006A36CC"/>
    <w:rsid w:val="006A3935"/>
    <w:rsid w:val="006B4501"/>
    <w:rsid w:val="006C154B"/>
    <w:rsid w:val="006D58F8"/>
    <w:rsid w:val="006D6BA8"/>
    <w:rsid w:val="006F03FE"/>
    <w:rsid w:val="006F62BA"/>
    <w:rsid w:val="006F7015"/>
    <w:rsid w:val="006F709F"/>
    <w:rsid w:val="00706253"/>
    <w:rsid w:val="007161E2"/>
    <w:rsid w:val="007269A0"/>
    <w:rsid w:val="007322BE"/>
    <w:rsid w:val="00735523"/>
    <w:rsid w:val="007502E2"/>
    <w:rsid w:val="00770ED7"/>
    <w:rsid w:val="00773A8D"/>
    <w:rsid w:val="007912BE"/>
    <w:rsid w:val="007B0625"/>
    <w:rsid w:val="007B15D1"/>
    <w:rsid w:val="007C02C7"/>
    <w:rsid w:val="007E1134"/>
    <w:rsid w:val="007F0A4B"/>
    <w:rsid w:val="00857694"/>
    <w:rsid w:val="00864EB1"/>
    <w:rsid w:val="008752D9"/>
    <w:rsid w:val="00891F8B"/>
    <w:rsid w:val="008972E3"/>
    <w:rsid w:val="008A13B8"/>
    <w:rsid w:val="008B2ABD"/>
    <w:rsid w:val="008C73FD"/>
    <w:rsid w:val="008F71D9"/>
    <w:rsid w:val="00901558"/>
    <w:rsid w:val="00902539"/>
    <w:rsid w:val="00906D83"/>
    <w:rsid w:val="0092497C"/>
    <w:rsid w:val="009263D8"/>
    <w:rsid w:val="00936423"/>
    <w:rsid w:val="00936509"/>
    <w:rsid w:val="0096348A"/>
    <w:rsid w:val="009666A3"/>
    <w:rsid w:val="009913D4"/>
    <w:rsid w:val="00995430"/>
    <w:rsid w:val="009B2AC0"/>
    <w:rsid w:val="009C5C9F"/>
    <w:rsid w:val="009C77A4"/>
    <w:rsid w:val="009E0714"/>
    <w:rsid w:val="009E6938"/>
    <w:rsid w:val="00A143FB"/>
    <w:rsid w:val="00A15951"/>
    <w:rsid w:val="00A33CDD"/>
    <w:rsid w:val="00A35E43"/>
    <w:rsid w:val="00A76422"/>
    <w:rsid w:val="00A9221C"/>
    <w:rsid w:val="00AA487A"/>
    <w:rsid w:val="00AA4D18"/>
    <w:rsid w:val="00AA5943"/>
    <w:rsid w:val="00AA5949"/>
    <w:rsid w:val="00B01625"/>
    <w:rsid w:val="00B02D2D"/>
    <w:rsid w:val="00B0507F"/>
    <w:rsid w:val="00B629A1"/>
    <w:rsid w:val="00B66241"/>
    <w:rsid w:val="00BF0DA5"/>
    <w:rsid w:val="00C14951"/>
    <w:rsid w:val="00C15850"/>
    <w:rsid w:val="00C1646B"/>
    <w:rsid w:val="00C44B08"/>
    <w:rsid w:val="00C52385"/>
    <w:rsid w:val="00C52780"/>
    <w:rsid w:val="00C56384"/>
    <w:rsid w:val="00C56962"/>
    <w:rsid w:val="00C83FA5"/>
    <w:rsid w:val="00C849ED"/>
    <w:rsid w:val="00C90ECE"/>
    <w:rsid w:val="00C94F8C"/>
    <w:rsid w:val="00CB1D40"/>
    <w:rsid w:val="00CB4270"/>
    <w:rsid w:val="00CC4432"/>
    <w:rsid w:val="00D07545"/>
    <w:rsid w:val="00D1244E"/>
    <w:rsid w:val="00D266FE"/>
    <w:rsid w:val="00D42FC5"/>
    <w:rsid w:val="00D452E1"/>
    <w:rsid w:val="00D77BBC"/>
    <w:rsid w:val="00D84E16"/>
    <w:rsid w:val="00D90F48"/>
    <w:rsid w:val="00D94B45"/>
    <w:rsid w:val="00DC1DC5"/>
    <w:rsid w:val="00DC7405"/>
    <w:rsid w:val="00DD5688"/>
    <w:rsid w:val="00E16405"/>
    <w:rsid w:val="00E17530"/>
    <w:rsid w:val="00E242B4"/>
    <w:rsid w:val="00E427C9"/>
    <w:rsid w:val="00E53F8D"/>
    <w:rsid w:val="00E5619E"/>
    <w:rsid w:val="00E95F0C"/>
    <w:rsid w:val="00EA4CED"/>
    <w:rsid w:val="00EA7FCF"/>
    <w:rsid w:val="00ED1C6E"/>
    <w:rsid w:val="00EE35C0"/>
    <w:rsid w:val="00EF2DF2"/>
    <w:rsid w:val="00F0349A"/>
    <w:rsid w:val="00F13C66"/>
    <w:rsid w:val="00F40E4A"/>
    <w:rsid w:val="00F514D2"/>
    <w:rsid w:val="00F6707F"/>
    <w:rsid w:val="00F75957"/>
    <w:rsid w:val="00F80EB3"/>
    <w:rsid w:val="00F86350"/>
    <w:rsid w:val="00FC2332"/>
    <w:rsid w:val="00FF4A3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7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="Times New Roman"/>
        <w:sz w:val="24"/>
        <w:szCs w:val="24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4501"/>
  </w:style>
  <w:style w:type="paragraph" w:styleId="Heading1">
    <w:name w:val="heading 1"/>
    <w:basedOn w:val="Normal"/>
    <w:next w:val="Normal"/>
    <w:link w:val="Heading1Char"/>
    <w:uiPriority w:val="9"/>
    <w:qFormat/>
    <w:rsid w:val="00AA4D18"/>
    <w:pPr>
      <w:keepNext/>
      <w:keepLines/>
      <w:spacing w:before="480" w:after="0" w:line="360" w:lineRule="auto"/>
      <w:jc w:val="center"/>
      <w:outlineLvl w:val="0"/>
    </w:pPr>
    <w:rPr>
      <w:rFonts w:asciiTheme="majorHAnsi" w:eastAsiaTheme="majorEastAsia" w:hAnsiTheme="majorHAnsi" w:cstheme="majorBidi"/>
      <w:b/>
      <w:bCs/>
      <w:caps/>
      <w:sz w:val="36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427C9"/>
    <w:pPr>
      <w:keepNext/>
      <w:keepLines/>
      <w:spacing w:before="200" w:after="0"/>
      <w:jc w:val="center"/>
      <w:outlineLvl w:val="1"/>
    </w:pPr>
    <w:rPr>
      <w:rFonts w:asciiTheme="majorHAnsi" w:eastAsiaTheme="majorEastAsia" w:hAnsiTheme="majorHAnsi" w:cstheme="majorBidi"/>
      <w:b/>
      <w:bCs/>
      <w:smallCaps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427C9"/>
    <w:pPr>
      <w:keepNext/>
      <w:keepLines/>
      <w:spacing w:before="200" w:after="0"/>
      <w:jc w:val="center"/>
      <w:outlineLvl w:val="2"/>
    </w:pPr>
    <w:rPr>
      <w:rFonts w:asciiTheme="majorHAnsi" w:eastAsiaTheme="majorEastAsia" w:hAnsiTheme="majorHAnsi" w:cstheme="majorBidi"/>
      <w:bCs/>
      <w:caps/>
      <w:sz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A5570"/>
    <w:pPr>
      <w:keepNext/>
      <w:keepLines/>
      <w:spacing w:before="200" w:after="0" w:line="240" w:lineRule="auto"/>
      <w:outlineLvl w:val="3"/>
    </w:pPr>
    <w:rPr>
      <w:rFonts w:eastAsiaTheme="majorEastAsia" w:cstheme="majorBidi"/>
      <w:b/>
      <w:bCs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Quote">
    <w:name w:val="Quote"/>
    <w:basedOn w:val="Normal"/>
    <w:next w:val="Normal"/>
    <w:link w:val="QuoteChar"/>
    <w:uiPriority w:val="29"/>
    <w:qFormat/>
    <w:rsid w:val="004E177B"/>
    <w:pPr>
      <w:spacing w:line="240" w:lineRule="auto"/>
      <w:ind w:left="720" w:right="720"/>
      <w:jc w:val="right"/>
    </w:pPr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4E177B"/>
    <w:rPr>
      <w:i/>
      <w:iCs/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AA4D18"/>
    <w:rPr>
      <w:rFonts w:asciiTheme="majorHAnsi" w:eastAsiaTheme="majorEastAsia" w:hAnsiTheme="majorHAnsi" w:cstheme="majorBidi"/>
      <w:b/>
      <w:bCs/>
      <w:caps/>
      <w:sz w:val="36"/>
      <w:szCs w:val="28"/>
    </w:rPr>
  </w:style>
  <w:style w:type="character" w:styleId="Hyperlink">
    <w:name w:val="Hyperlink"/>
    <w:basedOn w:val="DefaultParagraphFont"/>
    <w:uiPriority w:val="99"/>
    <w:unhideWhenUsed/>
    <w:rsid w:val="00F6707F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8A13B8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E427C9"/>
    <w:rPr>
      <w:rFonts w:asciiTheme="majorHAnsi" w:eastAsiaTheme="majorEastAsia" w:hAnsiTheme="majorHAnsi" w:cstheme="majorBidi"/>
      <w:b/>
      <w:bCs/>
      <w:smallCaps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427C9"/>
    <w:rPr>
      <w:rFonts w:asciiTheme="majorHAnsi" w:eastAsiaTheme="majorEastAsia" w:hAnsiTheme="majorHAnsi" w:cstheme="majorBidi"/>
      <w:bCs/>
      <w:caps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5570"/>
    <w:rPr>
      <w:rFonts w:eastAsiaTheme="majorEastAsia" w:cstheme="majorBidi"/>
      <w:b/>
      <w:bCs/>
      <w:i/>
      <w:iCs/>
    </w:rPr>
  </w:style>
  <w:style w:type="paragraph" w:styleId="Header">
    <w:name w:val="header"/>
    <w:basedOn w:val="Normal"/>
    <w:link w:val="HeaderChar"/>
    <w:uiPriority w:val="99"/>
    <w:unhideWhenUsed/>
    <w:rsid w:val="006F62B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F62BA"/>
  </w:style>
  <w:style w:type="paragraph" w:styleId="Footer">
    <w:name w:val="footer"/>
    <w:basedOn w:val="Normal"/>
    <w:link w:val="FooterChar"/>
    <w:uiPriority w:val="99"/>
    <w:unhideWhenUsed/>
    <w:rsid w:val="006F62B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F62B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A4D18"/>
    <w:pPr>
      <w:keepNext/>
      <w:keepLines/>
      <w:spacing w:before="480" w:after="0" w:line="360" w:lineRule="auto"/>
      <w:jc w:val="center"/>
      <w:outlineLvl w:val="0"/>
    </w:pPr>
    <w:rPr>
      <w:rFonts w:asciiTheme="majorHAnsi" w:eastAsiaTheme="majorEastAsia" w:hAnsiTheme="majorHAnsi" w:cstheme="majorBidi"/>
      <w:b/>
      <w:bCs/>
      <w:caps/>
      <w:sz w:val="36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427C9"/>
    <w:pPr>
      <w:keepNext/>
      <w:keepLines/>
      <w:spacing w:before="200" w:after="0"/>
      <w:jc w:val="center"/>
      <w:outlineLvl w:val="1"/>
    </w:pPr>
    <w:rPr>
      <w:rFonts w:asciiTheme="majorHAnsi" w:eastAsiaTheme="majorEastAsia" w:hAnsiTheme="majorHAnsi" w:cstheme="majorBidi"/>
      <w:b/>
      <w:bCs/>
      <w:smallCaps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427C9"/>
    <w:pPr>
      <w:keepNext/>
      <w:keepLines/>
      <w:spacing w:before="200" w:after="0"/>
      <w:jc w:val="center"/>
      <w:outlineLvl w:val="2"/>
    </w:pPr>
    <w:rPr>
      <w:rFonts w:asciiTheme="majorHAnsi" w:eastAsiaTheme="majorEastAsia" w:hAnsiTheme="majorHAnsi" w:cstheme="majorBidi"/>
      <w:bCs/>
      <w:caps/>
      <w:sz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A5570"/>
    <w:pPr>
      <w:keepNext/>
      <w:keepLines/>
      <w:spacing w:before="200" w:after="0" w:line="240" w:lineRule="auto"/>
      <w:outlineLvl w:val="3"/>
    </w:pPr>
    <w:rPr>
      <w:rFonts w:eastAsiaTheme="majorEastAsia" w:cstheme="majorBidi"/>
      <w:b/>
      <w:bCs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Quote">
    <w:name w:val="Quote"/>
    <w:basedOn w:val="Normal"/>
    <w:next w:val="Normal"/>
    <w:link w:val="QuoteChar"/>
    <w:uiPriority w:val="29"/>
    <w:qFormat/>
    <w:rsid w:val="004E177B"/>
    <w:pPr>
      <w:spacing w:line="240" w:lineRule="auto"/>
      <w:ind w:left="720" w:right="720"/>
      <w:jc w:val="right"/>
    </w:pPr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4E177B"/>
    <w:rPr>
      <w:i/>
      <w:iCs/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AA4D18"/>
    <w:rPr>
      <w:rFonts w:asciiTheme="majorHAnsi" w:eastAsiaTheme="majorEastAsia" w:hAnsiTheme="majorHAnsi" w:cstheme="majorBidi"/>
      <w:b/>
      <w:bCs/>
      <w:caps/>
      <w:sz w:val="36"/>
      <w:szCs w:val="28"/>
    </w:rPr>
  </w:style>
  <w:style w:type="character" w:styleId="Hyperlink">
    <w:name w:val="Hyperlink"/>
    <w:basedOn w:val="DefaultParagraphFont"/>
    <w:uiPriority w:val="99"/>
    <w:unhideWhenUsed/>
    <w:rsid w:val="00F6707F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8A13B8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E427C9"/>
    <w:rPr>
      <w:rFonts w:asciiTheme="majorHAnsi" w:eastAsiaTheme="majorEastAsia" w:hAnsiTheme="majorHAnsi" w:cstheme="majorBidi"/>
      <w:b/>
      <w:bCs/>
      <w:smallCaps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427C9"/>
    <w:rPr>
      <w:rFonts w:asciiTheme="majorHAnsi" w:eastAsiaTheme="majorEastAsia" w:hAnsiTheme="majorHAnsi" w:cstheme="majorBidi"/>
      <w:bCs/>
      <w:caps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5570"/>
    <w:rPr>
      <w:rFonts w:eastAsiaTheme="majorEastAsia" w:cstheme="majorBidi"/>
      <w:b/>
      <w:bCs/>
      <w:i/>
      <w:iCs/>
    </w:rPr>
  </w:style>
  <w:style w:type="paragraph" w:styleId="Header">
    <w:name w:val="header"/>
    <w:basedOn w:val="Normal"/>
    <w:link w:val="HeaderChar"/>
    <w:uiPriority w:val="99"/>
    <w:unhideWhenUsed/>
    <w:rsid w:val="006F62B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F62BA"/>
  </w:style>
  <w:style w:type="paragraph" w:styleId="Footer">
    <w:name w:val="footer"/>
    <w:basedOn w:val="Normal"/>
    <w:link w:val="FooterChar"/>
    <w:uiPriority w:val="99"/>
    <w:unhideWhenUsed/>
    <w:rsid w:val="006F62B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F62BA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microsoft.com/office/2007/relationships/stylesWithEffects" Target="stylesWithEffec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0</Pages>
  <Words>4614</Words>
  <Characters>26306</Characters>
  <Application>Microsoft Office Word</Application>
  <DocSecurity>0</DocSecurity>
  <Lines>219</Lines>
  <Paragraphs>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0</vt:i4>
      </vt:variant>
    </vt:vector>
  </HeadingPairs>
  <TitlesOfParts>
    <vt:vector size="11" baseType="lpstr">
      <vt:lpstr/>
      <vt:lpstr>E ‘ese le matua i le usoga, ‘ese le matua i tofiga</vt:lpstr>
      <vt:lpstr>    </vt:lpstr>
      <vt:lpstr>    o le mavaega, o le faamaniuaga, o tofiga ma le valo’aga a iakopo i lana fanau (k</vt:lpstr>
      <vt:lpstr>    </vt:lpstr>
      <vt:lpstr>        pepa mo le mafutaga faafouna a faifeau ma a’oa’o tausi nu’u</vt:lpstr>
      <vt:lpstr>        </vt:lpstr>
      <vt:lpstr>        </vt:lpstr>
      <vt:lpstr>        malua</vt:lpstr>
      <vt:lpstr>        Aukuso 2015</vt:lpstr>
      <vt:lpstr>        </vt:lpstr>
    </vt:vector>
  </TitlesOfParts>
  <Company/>
  <LinksUpToDate>false</LinksUpToDate>
  <CharactersWithSpaces>308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vita M</dc:creator>
  <cp:lastModifiedBy>Apineru Fasavalu</cp:lastModifiedBy>
  <cp:revision>4</cp:revision>
  <dcterms:created xsi:type="dcterms:W3CDTF">2015-08-24T23:51:00Z</dcterms:created>
  <dcterms:modified xsi:type="dcterms:W3CDTF">2015-09-15T21:32:00Z</dcterms:modified>
</cp:coreProperties>
</file>